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5566404"/>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3120"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689340BF" w:rsidR="00B320FA" w:rsidRPr="00A25460" w:rsidRDefault="006A573B"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AGUSTUS</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5566405"/>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 xml:space="preserve">Prof. Dr. Taufik Fuadi Abidin, S.Si., </w:t>
            </w:r>
            <w:proofErr w:type="gramStart"/>
            <w:r w:rsidRPr="00A25460">
              <w:t>M.Tech</w:t>
            </w:r>
            <w:proofErr w:type="gramEnd"/>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5566406"/>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55155E7A" w:rsidR="00334831" w:rsidRPr="00EF0E82" w:rsidRDefault="00334831" w:rsidP="00043D51">
      <w:pPr>
        <w:pStyle w:val="ListParagraph"/>
        <w:tabs>
          <w:tab w:val="left" w:pos="3544"/>
        </w:tabs>
        <w:ind w:left="3686" w:hanging="2966"/>
      </w:pPr>
      <w:r w:rsidRPr="00EF0E82">
        <w:t>Judul Tugas Tesis*</w:t>
      </w:r>
      <w:proofErr w:type="gramStart"/>
      <w:r w:rsidR="00043D51">
        <w:tab/>
        <w:t xml:space="preserve"> </w:t>
      </w:r>
      <w:r w:rsidRPr="00EF0E82">
        <w:t>:</w:t>
      </w:r>
      <w:proofErr w:type="gramEnd"/>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w:t>
      </w:r>
      <w:r w:rsidR="00C475E5" w:rsidRPr="00A25460">
        <w:rPr>
          <w:sz w:val="28"/>
          <w:szCs w:val="28"/>
        </w:rPr>
        <w:t>LLM</w:t>
      </w:r>
      <w:r w:rsidR="00043D51" w:rsidRPr="00A25460">
        <w:rPr>
          <w:sz w:val="28"/>
          <w:szCs w:val="28"/>
        </w:rPr>
        <w:t xml:space="preserve">)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w:t>
      </w:r>
      <w:r w:rsidR="00C475E5" w:rsidRPr="00A25460">
        <w:rPr>
          <w:sz w:val="28"/>
          <w:szCs w:val="28"/>
        </w:rPr>
        <w:t>RAG</w:t>
      </w:r>
      <w:r w:rsidR="00043D51" w:rsidRPr="00A25460">
        <w:rPr>
          <w:sz w:val="28"/>
          <w:szCs w:val="28"/>
        </w:rPr>
        <w:t>)</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3938F9C8" w14:textId="018E2407" w:rsidR="00334831" w:rsidRPr="00263F10" w:rsidRDefault="00334831" w:rsidP="00263F10">
      <w:pPr>
        <w:pStyle w:val="Cover3"/>
      </w:pPr>
      <w:r w:rsidRPr="00E221E0">
        <w:t>DEKLARASI</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657E627F" w:rsidR="00334831" w:rsidRPr="00C5433C" w:rsidRDefault="00334831" w:rsidP="00334831">
      <w:pPr>
        <w:pStyle w:val="ListParagraph"/>
        <w:spacing w:line="240" w:lineRule="auto"/>
        <w:ind w:left="4320"/>
      </w:pPr>
      <w:r w:rsidRPr="00C5433C">
        <w:t>Banda Aceh,</w:t>
      </w:r>
      <w:r w:rsidR="000A0ADC">
        <w:t xml:space="preserve"> </w:t>
      </w:r>
      <w:r w:rsidR="00A059B8">
        <w:t>31</w:t>
      </w:r>
      <w:r w:rsidR="000A0ADC">
        <w:t xml:space="preserve"> Agustus 2024</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521B1F2" w:rsidR="00334831" w:rsidRPr="00C5433C" w:rsidRDefault="000A0ADC" w:rsidP="00334831">
      <w:pPr>
        <w:pStyle w:val="ListParagraph"/>
        <w:spacing w:line="240" w:lineRule="auto"/>
        <w:ind w:left="4320"/>
      </w:pPr>
      <w:r>
        <w:t>Hary Rachmat</w:t>
      </w:r>
    </w:p>
    <w:p w14:paraId="190C37DB" w14:textId="286DD553" w:rsidR="00334831" w:rsidRPr="00C5433C" w:rsidRDefault="00334831" w:rsidP="00334831">
      <w:pPr>
        <w:pStyle w:val="ListParagraph"/>
        <w:spacing w:line="240" w:lineRule="auto"/>
        <w:ind w:left="4320"/>
      </w:pPr>
      <w:r w:rsidRPr="00C5433C">
        <w:t xml:space="preserve">NPM. </w:t>
      </w:r>
      <w:r w:rsidR="000A0ADC">
        <w:t>2108207010009</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4B15A9BB" w:rsidR="00334831" w:rsidRPr="00263F10" w:rsidRDefault="00B231B9" w:rsidP="00263F10">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1BC1EED" w:rsidR="00334831" w:rsidRPr="00FD1487" w:rsidRDefault="00334831" w:rsidP="00263F10">
      <w:pPr>
        <w:pStyle w:val="Quote"/>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015B8C2F" w:rsidR="00334831" w:rsidRPr="00FD1487" w:rsidRDefault="008F6874" w:rsidP="008F6874">
      <w:pPr>
        <w:pStyle w:val="Quote"/>
        <w:jc w:val="both"/>
        <w:rPr>
          <w:bCs/>
          <w:iCs/>
        </w:rPr>
      </w:pPr>
      <w:r>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5566407"/>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w:t>
      </w:r>
      <w:proofErr w:type="gramStart"/>
      <w:r w:rsidR="00CE6C7C" w:rsidRPr="00A25460">
        <w:t>M.Tech</w:t>
      </w:r>
      <w:proofErr w:type="gramEnd"/>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5566408"/>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320BF867" w14:textId="508ED8DE" w:rsidR="00E327A6"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566404" w:history="1">
        <w:r w:rsidR="00E327A6" w:rsidRPr="00C767EB">
          <w:rPr>
            <w:rStyle w:val="Hyperlink"/>
            <w:noProof/>
          </w:rPr>
          <w:t>Halaman Judul</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4 \h </w:instrText>
        </w:r>
        <w:r w:rsidR="00E327A6">
          <w:rPr>
            <w:noProof/>
            <w:webHidden/>
          </w:rPr>
        </w:r>
        <w:r w:rsidR="00E327A6">
          <w:rPr>
            <w:noProof/>
            <w:webHidden/>
          </w:rPr>
          <w:fldChar w:fldCharType="separate"/>
        </w:r>
        <w:r w:rsidR="00E327A6">
          <w:rPr>
            <w:noProof/>
            <w:webHidden/>
          </w:rPr>
          <w:t>i</w:t>
        </w:r>
        <w:r w:rsidR="00E327A6">
          <w:rPr>
            <w:noProof/>
            <w:webHidden/>
          </w:rPr>
          <w:fldChar w:fldCharType="end"/>
        </w:r>
      </w:hyperlink>
    </w:p>
    <w:p w14:paraId="104563F5" w14:textId="1322AC72"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05" w:history="1">
        <w:r w:rsidR="00E327A6" w:rsidRPr="00C767EB">
          <w:rPr>
            <w:rStyle w:val="Hyperlink"/>
            <w:noProof/>
          </w:rPr>
          <w:t>Halaman Pengesahan Proposal Tesis</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5 \h </w:instrText>
        </w:r>
        <w:r w:rsidR="00E327A6">
          <w:rPr>
            <w:noProof/>
            <w:webHidden/>
          </w:rPr>
        </w:r>
        <w:r w:rsidR="00E327A6">
          <w:rPr>
            <w:noProof/>
            <w:webHidden/>
          </w:rPr>
          <w:fldChar w:fldCharType="separate"/>
        </w:r>
        <w:r w:rsidR="00E327A6">
          <w:rPr>
            <w:noProof/>
            <w:webHidden/>
          </w:rPr>
          <w:t>iii</w:t>
        </w:r>
        <w:r w:rsidR="00E327A6">
          <w:rPr>
            <w:noProof/>
            <w:webHidden/>
          </w:rPr>
          <w:fldChar w:fldCharType="end"/>
        </w:r>
      </w:hyperlink>
    </w:p>
    <w:p w14:paraId="51186DFE" w14:textId="343E4531"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06" w:history="1">
        <w:r w:rsidR="00E327A6" w:rsidRPr="00C767EB">
          <w:rPr>
            <w:rStyle w:val="Hyperlink"/>
            <w:noProof/>
          </w:rPr>
          <w:t>Pernyataan Bebas Plagiasi</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6 \h </w:instrText>
        </w:r>
        <w:r w:rsidR="00E327A6">
          <w:rPr>
            <w:noProof/>
            <w:webHidden/>
          </w:rPr>
        </w:r>
        <w:r w:rsidR="00E327A6">
          <w:rPr>
            <w:noProof/>
            <w:webHidden/>
          </w:rPr>
          <w:fldChar w:fldCharType="separate"/>
        </w:r>
        <w:r w:rsidR="00E327A6">
          <w:rPr>
            <w:noProof/>
            <w:webHidden/>
          </w:rPr>
          <w:t>iv</w:t>
        </w:r>
        <w:r w:rsidR="00E327A6">
          <w:rPr>
            <w:noProof/>
            <w:webHidden/>
          </w:rPr>
          <w:fldChar w:fldCharType="end"/>
        </w:r>
      </w:hyperlink>
    </w:p>
    <w:p w14:paraId="314087C2" w14:textId="53F12FFB"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07" w:history="1">
        <w:r w:rsidR="00E327A6" w:rsidRPr="00C767EB">
          <w:rPr>
            <w:rStyle w:val="Hyperlink"/>
            <w:noProof/>
          </w:rPr>
          <w:t>Kata Pengantar</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7 \h </w:instrText>
        </w:r>
        <w:r w:rsidR="00E327A6">
          <w:rPr>
            <w:noProof/>
            <w:webHidden/>
          </w:rPr>
        </w:r>
        <w:r w:rsidR="00E327A6">
          <w:rPr>
            <w:noProof/>
            <w:webHidden/>
          </w:rPr>
          <w:fldChar w:fldCharType="separate"/>
        </w:r>
        <w:r w:rsidR="00E327A6">
          <w:rPr>
            <w:noProof/>
            <w:webHidden/>
          </w:rPr>
          <w:t>viii</w:t>
        </w:r>
        <w:r w:rsidR="00E327A6">
          <w:rPr>
            <w:noProof/>
            <w:webHidden/>
          </w:rPr>
          <w:fldChar w:fldCharType="end"/>
        </w:r>
      </w:hyperlink>
    </w:p>
    <w:p w14:paraId="13A4F931" w14:textId="66CA9F73"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08" w:history="1">
        <w:r w:rsidR="00E327A6" w:rsidRPr="00C767EB">
          <w:rPr>
            <w:rStyle w:val="Hyperlink"/>
            <w:noProof/>
          </w:rPr>
          <w:t>Daftar Isi</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8 \h </w:instrText>
        </w:r>
        <w:r w:rsidR="00E327A6">
          <w:rPr>
            <w:noProof/>
            <w:webHidden/>
          </w:rPr>
        </w:r>
        <w:r w:rsidR="00E327A6">
          <w:rPr>
            <w:noProof/>
            <w:webHidden/>
          </w:rPr>
          <w:fldChar w:fldCharType="separate"/>
        </w:r>
        <w:r w:rsidR="00E327A6">
          <w:rPr>
            <w:noProof/>
            <w:webHidden/>
          </w:rPr>
          <w:t>ix</w:t>
        </w:r>
        <w:r w:rsidR="00E327A6">
          <w:rPr>
            <w:noProof/>
            <w:webHidden/>
          </w:rPr>
          <w:fldChar w:fldCharType="end"/>
        </w:r>
      </w:hyperlink>
    </w:p>
    <w:p w14:paraId="3AF88CDD" w14:textId="0653F4DE"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09" w:history="1">
        <w:r w:rsidR="00E327A6" w:rsidRPr="00C767EB">
          <w:rPr>
            <w:rStyle w:val="Hyperlink"/>
            <w:noProof/>
          </w:rPr>
          <w:t>Daftar Tabel</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9 \h </w:instrText>
        </w:r>
        <w:r w:rsidR="00E327A6">
          <w:rPr>
            <w:noProof/>
            <w:webHidden/>
          </w:rPr>
        </w:r>
        <w:r w:rsidR="00E327A6">
          <w:rPr>
            <w:noProof/>
            <w:webHidden/>
          </w:rPr>
          <w:fldChar w:fldCharType="separate"/>
        </w:r>
        <w:r w:rsidR="00E327A6">
          <w:rPr>
            <w:noProof/>
            <w:webHidden/>
          </w:rPr>
          <w:t>xi</w:t>
        </w:r>
        <w:r w:rsidR="00E327A6">
          <w:rPr>
            <w:noProof/>
            <w:webHidden/>
          </w:rPr>
          <w:fldChar w:fldCharType="end"/>
        </w:r>
      </w:hyperlink>
    </w:p>
    <w:p w14:paraId="6C40DFBC" w14:textId="5DE5A650"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10" w:history="1">
        <w:r w:rsidR="00E327A6" w:rsidRPr="00C767EB">
          <w:rPr>
            <w:rStyle w:val="Hyperlink"/>
            <w:noProof/>
          </w:rPr>
          <w:t>Daftar Gambar</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10 \h </w:instrText>
        </w:r>
        <w:r w:rsidR="00E327A6">
          <w:rPr>
            <w:noProof/>
            <w:webHidden/>
          </w:rPr>
        </w:r>
        <w:r w:rsidR="00E327A6">
          <w:rPr>
            <w:noProof/>
            <w:webHidden/>
          </w:rPr>
          <w:fldChar w:fldCharType="separate"/>
        </w:r>
        <w:r w:rsidR="00E327A6">
          <w:rPr>
            <w:noProof/>
            <w:webHidden/>
          </w:rPr>
          <w:t>xii</w:t>
        </w:r>
        <w:r w:rsidR="00E327A6">
          <w:rPr>
            <w:noProof/>
            <w:webHidden/>
          </w:rPr>
          <w:fldChar w:fldCharType="end"/>
        </w:r>
      </w:hyperlink>
    </w:p>
    <w:p w14:paraId="0FD42D41" w14:textId="4E2A37B5"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11" w:history="1">
        <w:r w:rsidR="00E327A6" w:rsidRPr="00C767EB">
          <w:rPr>
            <w:rStyle w:val="Hyperlink"/>
            <w:noProof/>
          </w:rPr>
          <w:t>Daftar Lampiran</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11 \h </w:instrText>
        </w:r>
        <w:r w:rsidR="00E327A6">
          <w:rPr>
            <w:noProof/>
            <w:webHidden/>
          </w:rPr>
        </w:r>
        <w:r w:rsidR="00E327A6">
          <w:rPr>
            <w:noProof/>
            <w:webHidden/>
          </w:rPr>
          <w:fldChar w:fldCharType="separate"/>
        </w:r>
        <w:r w:rsidR="00E327A6">
          <w:rPr>
            <w:noProof/>
            <w:webHidden/>
          </w:rPr>
          <w:t>xiii</w:t>
        </w:r>
        <w:r w:rsidR="00E327A6">
          <w:rPr>
            <w:noProof/>
            <w:webHidden/>
          </w:rPr>
          <w:fldChar w:fldCharType="end"/>
        </w:r>
      </w:hyperlink>
    </w:p>
    <w:p w14:paraId="59D8D720" w14:textId="147DE09F"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12" w:history="1">
        <w:r w:rsidR="00E327A6" w:rsidRPr="00C767EB">
          <w:rPr>
            <w:rStyle w:val="Hyperlink"/>
            <w:noProof/>
            <w:lang w:val="en-US"/>
          </w:rPr>
          <w:t>BAB I</w:t>
        </w:r>
        <w:r w:rsidR="00E327A6" w:rsidRPr="00C767EB">
          <w:rPr>
            <w:rStyle w:val="Hyperlink"/>
            <w:noProof/>
          </w:rPr>
          <w:t xml:space="preserve"> PENDAHULUAN</w:t>
        </w:r>
        <w:r w:rsidR="00E327A6">
          <w:rPr>
            <w:noProof/>
            <w:webHidden/>
          </w:rPr>
          <w:tab/>
        </w:r>
        <w:r w:rsidR="00E327A6">
          <w:rPr>
            <w:noProof/>
            <w:webHidden/>
          </w:rPr>
          <w:fldChar w:fldCharType="begin"/>
        </w:r>
        <w:r w:rsidR="00E327A6">
          <w:rPr>
            <w:noProof/>
            <w:webHidden/>
          </w:rPr>
          <w:instrText xml:space="preserve"> PAGEREF _Toc175566412 \h </w:instrText>
        </w:r>
        <w:r w:rsidR="00E327A6">
          <w:rPr>
            <w:noProof/>
            <w:webHidden/>
          </w:rPr>
        </w:r>
        <w:r w:rsidR="00E327A6">
          <w:rPr>
            <w:noProof/>
            <w:webHidden/>
          </w:rPr>
          <w:fldChar w:fldCharType="separate"/>
        </w:r>
        <w:r w:rsidR="00E327A6">
          <w:rPr>
            <w:noProof/>
            <w:webHidden/>
          </w:rPr>
          <w:t>1</w:t>
        </w:r>
        <w:r w:rsidR="00E327A6">
          <w:rPr>
            <w:noProof/>
            <w:webHidden/>
          </w:rPr>
          <w:fldChar w:fldCharType="end"/>
        </w:r>
      </w:hyperlink>
    </w:p>
    <w:p w14:paraId="6EC1CF86" w14:textId="479634F1"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13" w:history="1">
        <w:r w:rsidR="00E327A6" w:rsidRPr="00C767EB">
          <w:rPr>
            <w:rStyle w:val="Hyperlink"/>
            <w:noProof/>
          </w:rPr>
          <w:t>1.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Latar Belakang</w:t>
        </w:r>
        <w:r w:rsidR="00E327A6">
          <w:rPr>
            <w:noProof/>
            <w:webHidden/>
          </w:rPr>
          <w:tab/>
        </w:r>
        <w:r w:rsidR="00E327A6">
          <w:rPr>
            <w:noProof/>
            <w:webHidden/>
          </w:rPr>
          <w:fldChar w:fldCharType="begin"/>
        </w:r>
        <w:r w:rsidR="00E327A6">
          <w:rPr>
            <w:noProof/>
            <w:webHidden/>
          </w:rPr>
          <w:instrText xml:space="preserve"> PAGEREF _Toc175566413 \h </w:instrText>
        </w:r>
        <w:r w:rsidR="00E327A6">
          <w:rPr>
            <w:noProof/>
            <w:webHidden/>
          </w:rPr>
        </w:r>
        <w:r w:rsidR="00E327A6">
          <w:rPr>
            <w:noProof/>
            <w:webHidden/>
          </w:rPr>
          <w:fldChar w:fldCharType="separate"/>
        </w:r>
        <w:r w:rsidR="00E327A6">
          <w:rPr>
            <w:noProof/>
            <w:webHidden/>
          </w:rPr>
          <w:t>1</w:t>
        </w:r>
        <w:r w:rsidR="00E327A6">
          <w:rPr>
            <w:noProof/>
            <w:webHidden/>
          </w:rPr>
          <w:fldChar w:fldCharType="end"/>
        </w:r>
      </w:hyperlink>
    </w:p>
    <w:p w14:paraId="1C432CE9" w14:textId="1FAEB48B"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14" w:history="1">
        <w:r w:rsidR="00E327A6" w:rsidRPr="00C767EB">
          <w:rPr>
            <w:rStyle w:val="Hyperlink"/>
            <w:noProof/>
          </w:rPr>
          <w:t>1.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id-ID"/>
          </w:rPr>
          <w:t>Rumusan M</w:t>
        </w:r>
        <w:r w:rsidR="00E327A6" w:rsidRPr="00C767EB">
          <w:rPr>
            <w:rStyle w:val="Hyperlink"/>
            <w:noProof/>
          </w:rPr>
          <w:t>asalah</w:t>
        </w:r>
        <w:r w:rsidR="00E327A6">
          <w:rPr>
            <w:noProof/>
            <w:webHidden/>
          </w:rPr>
          <w:tab/>
        </w:r>
        <w:r w:rsidR="00E327A6">
          <w:rPr>
            <w:noProof/>
            <w:webHidden/>
          </w:rPr>
          <w:fldChar w:fldCharType="begin"/>
        </w:r>
        <w:r w:rsidR="00E327A6">
          <w:rPr>
            <w:noProof/>
            <w:webHidden/>
          </w:rPr>
          <w:instrText xml:space="preserve"> PAGEREF _Toc175566414 \h </w:instrText>
        </w:r>
        <w:r w:rsidR="00E327A6">
          <w:rPr>
            <w:noProof/>
            <w:webHidden/>
          </w:rPr>
        </w:r>
        <w:r w:rsidR="00E327A6">
          <w:rPr>
            <w:noProof/>
            <w:webHidden/>
          </w:rPr>
          <w:fldChar w:fldCharType="separate"/>
        </w:r>
        <w:r w:rsidR="00E327A6">
          <w:rPr>
            <w:noProof/>
            <w:webHidden/>
          </w:rPr>
          <w:t>2</w:t>
        </w:r>
        <w:r w:rsidR="00E327A6">
          <w:rPr>
            <w:noProof/>
            <w:webHidden/>
          </w:rPr>
          <w:fldChar w:fldCharType="end"/>
        </w:r>
      </w:hyperlink>
    </w:p>
    <w:p w14:paraId="581EA968" w14:textId="6BB1E728"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15" w:history="1">
        <w:r w:rsidR="00E327A6" w:rsidRPr="00C767EB">
          <w:rPr>
            <w:rStyle w:val="Hyperlink"/>
            <w:noProof/>
            <w:lang w:val="id-ID"/>
          </w:rPr>
          <w:t>1.3</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Tujuan</w:t>
        </w:r>
        <w:r w:rsidR="00E327A6" w:rsidRPr="00C767EB">
          <w:rPr>
            <w:rStyle w:val="Hyperlink"/>
            <w:noProof/>
            <w:lang w:val="id-ID"/>
          </w:rPr>
          <w:t xml:space="preserve"> Penelitian</w:t>
        </w:r>
        <w:r w:rsidR="00E327A6">
          <w:rPr>
            <w:noProof/>
            <w:webHidden/>
          </w:rPr>
          <w:tab/>
        </w:r>
        <w:r w:rsidR="00E327A6">
          <w:rPr>
            <w:noProof/>
            <w:webHidden/>
          </w:rPr>
          <w:fldChar w:fldCharType="begin"/>
        </w:r>
        <w:r w:rsidR="00E327A6">
          <w:rPr>
            <w:noProof/>
            <w:webHidden/>
          </w:rPr>
          <w:instrText xml:space="preserve"> PAGEREF _Toc175566415 \h </w:instrText>
        </w:r>
        <w:r w:rsidR="00E327A6">
          <w:rPr>
            <w:noProof/>
            <w:webHidden/>
          </w:rPr>
        </w:r>
        <w:r w:rsidR="00E327A6">
          <w:rPr>
            <w:noProof/>
            <w:webHidden/>
          </w:rPr>
          <w:fldChar w:fldCharType="separate"/>
        </w:r>
        <w:r w:rsidR="00E327A6">
          <w:rPr>
            <w:noProof/>
            <w:webHidden/>
          </w:rPr>
          <w:t>3</w:t>
        </w:r>
        <w:r w:rsidR="00E327A6">
          <w:rPr>
            <w:noProof/>
            <w:webHidden/>
          </w:rPr>
          <w:fldChar w:fldCharType="end"/>
        </w:r>
      </w:hyperlink>
    </w:p>
    <w:p w14:paraId="2B55CE8D" w14:textId="6FD21C9C"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16" w:history="1">
        <w:r w:rsidR="00E327A6" w:rsidRPr="00C767EB">
          <w:rPr>
            <w:rStyle w:val="Hyperlink"/>
            <w:noProof/>
            <w:lang w:val="id-ID"/>
          </w:rPr>
          <w:t>1.4</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Manfaat</w:t>
        </w:r>
        <w:r w:rsidR="00E327A6" w:rsidRPr="00C767EB">
          <w:rPr>
            <w:rStyle w:val="Hyperlink"/>
            <w:noProof/>
            <w:lang w:val="id-ID"/>
          </w:rPr>
          <w:t xml:space="preserve"> Penelitian</w:t>
        </w:r>
        <w:r w:rsidR="00E327A6">
          <w:rPr>
            <w:noProof/>
            <w:webHidden/>
          </w:rPr>
          <w:tab/>
        </w:r>
        <w:r w:rsidR="00E327A6">
          <w:rPr>
            <w:noProof/>
            <w:webHidden/>
          </w:rPr>
          <w:fldChar w:fldCharType="begin"/>
        </w:r>
        <w:r w:rsidR="00E327A6">
          <w:rPr>
            <w:noProof/>
            <w:webHidden/>
          </w:rPr>
          <w:instrText xml:space="preserve"> PAGEREF _Toc175566416 \h </w:instrText>
        </w:r>
        <w:r w:rsidR="00E327A6">
          <w:rPr>
            <w:noProof/>
            <w:webHidden/>
          </w:rPr>
        </w:r>
        <w:r w:rsidR="00E327A6">
          <w:rPr>
            <w:noProof/>
            <w:webHidden/>
          </w:rPr>
          <w:fldChar w:fldCharType="separate"/>
        </w:r>
        <w:r w:rsidR="00E327A6">
          <w:rPr>
            <w:noProof/>
            <w:webHidden/>
          </w:rPr>
          <w:t>3</w:t>
        </w:r>
        <w:r w:rsidR="00E327A6">
          <w:rPr>
            <w:noProof/>
            <w:webHidden/>
          </w:rPr>
          <w:fldChar w:fldCharType="end"/>
        </w:r>
      </w:hyperlink>
    </w:p>
    <w:p w14:paraId="15E1D3E9" w14:textId="0C629541"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17" w:history="1">
        <w:r w:rsidR="00E327A6" w:rsidRPr="00C767EB">
          <w:rPr>
            <w:rStyle w:val="Hyperlink"/>
            <w:noProof/>
            <w:lang w:val="en-US"/>
          </w:rPr>
          <w:t>BAB II</w:t>
        </w:r>
        <w:r w:rsidR="00E327A6" w:rsidRPr="00C767EB">
          <w:rPr>
            <w:rStyle w:val="Hyperlink"/>
            <w:noProof/>
          </w:rPr>
          <w:t xml:space="preserve"> TINJAUAN KEPUSTAKAAN</w:t>
        </w:r>
        <w:r w:rsidR="00E327A6">
          <w:rPr>
            <w:noProof/>
            <w:webHidden/>
          </w:rPr>
          <w:tab/>
        </w:r>
        <w:r w:rsidR="00E327A6">
          <w:rPr>
            <w:noProof/>
            <w:webHidden/>
          </w:rPr>
          <w:fldChar w:fldCharType="begin"/>
        </w:r>
        <w:r w:rsidR="00E327A6">
          <w:rPr>
            <w:noProof/>
            <w:webHidden/>
          </w:rPr>
          <w:instrText xml:space="preserve"> PAGEREF _Toc175566417 \h </w:instrText>
        </w:r>
        <w:r w:rsidR="00E327A6">
          <w:rPr>
            <w:noProof/>
            <w:webHidden/>
          </w:rPr>
        </w:r>
        <w:r w:rsidR="00E327A6">
          <w:rPr>
            <w:noProof/>
            <w:webHidden/>
          </w:rPr>
          <w:fldChar w:fldCharType="separate"/>
        </w:r>
        <w:r w:rsidR="00E327A6">
          <w:rPr>
            <w:noProof/>
            <w:webHidden/>
          </w:rPr>
          <w:t>4</w:t>
        </w:r>
        <w:r w:rsidR="00E327A6">
          <w:rPr>
            <w:noProof/>
            <w:webHidden/>
          </w:rPr>
          <w:fldChar w:fldCharType="end"/>
        </w:r>
      </w:hyperlink>
    </w:p>
    <w:p w14:paraId="138B5F93" w14:textId="11338A21"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18" w:history="1">
        <w:r w:rsidR="00E327A6" w:rsidRPr="00C767EB">
          <w:rPr>
            <w:rStyle w:val="Hyperlink"/>
            <w:noProof/>
          </w:rPr>
          <w:t>2.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Artificial Intelligence</w:t>
        </w:r>
        <w:r w:rsidR="00E327A6" w:rsidRPr="00C767EB">
          <w:rPr>
            <w:rStyle w:val="Hyperlink"/>
            <w:noProof/>
          </w:rPr>
          <w:t xml:space="preserve"> (AI)</w:t>
        </w:r>
        <w:r w:rsidR="00E327A6">
          <w:rPr>
            <w:noProof/>
            <w:webHidden/>
          </w:rPr>
          <w:tab/>
        </w:r>
        <w:r w:rsidR="00E327A6">
          <w:rPr>
            <w:noProof/>
            <w:webHidden/>
          </w:rPr>
          <w:fldChar w:fldCharType="begin"/>
        </w:r>
        <w:r w:rsidR="00E327A6">
          <w:rPr>
            <w:noProof/>
            <w:webHidden/>
          </w:rPr>
          <w:instrText xml:space="preserve"> PAGEREF _Toc175566418 \h </w:instrText>
        </w:r>
        <w:r w:rsidR="00E327A6">
          <w:rPr>
            <w:noProof/>
            <w:webHidden/>
          </w:rPr>
        </w:r>
        <w:r w:rsidR="00E327A6">
          <w:rPr>
            <w:noProof/>
            <w:webHidden/>
          </w:rPr>
          <w:fldChar w:fldCharType="separate"/>
        </w:r>
        <w:r w:rsidR="00E327A6">
          <w:rPr>
            <w:noProof/>
            <w:webHidden/>
          </w:rPr>
          <w:t>4</w:t>
        </w:r>
        <w:r w:rsidR="00E327A6">
          <w:rPr>
            <w:noProof/>
            <w:webHidden/>
          </w:rPr>
          <w:fldChar w:fldCharType="end"/>
        </w:r>
      </w:hyperlink>
    </w:p>
    <w:p w14:paraId="64DE3A48" w14:textId="4B822BD1"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19" w:history="1">
        <w:r w:rsidR="00E327A6" w:rsidRPr="00C767EB">
          <w:rPr>
            <w:rStyle w:val="Hyperlink"/>
            <w:noProof/>
          </w:rPr>
          <w:t>2.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Natural Language Processing</w:t>
        </w:r>
        <w:r w:rsidR="00E327A6" w:rsidRPr="00C767EB">
          <w:rPr>
            <w:rStyle w:val="Hyperlink"/>
            <w:noProof/>
          </w:rPr>
          <w:t xml:space="preserve"> (NLP)</w:t>
        </w:r>
        <w:r w:rsidR="00E327A6">
          <w:rPr>
            <w:noProof/>
            <w:webHidden/>
          </w:rPr>
          <w:tab/>
        </w:r>
        <w:r w:rsidR="00E327A6">
          <w:rPr>
            <w:noProof/>
            <w:webHidden/>
          </w:rPr>
          <w:fldChar w:fldCharType="begin"/>
        </w:r>
        <w:r w:rsidR="00E327A6">
          <w:rPr>
            <w:noProof/>
            <w:webHidden/>
          </w:rPr>
          <w:instrText xml:space="preserve"> PAGEREF _Toc175566419 \h </w:instrText>
        </w:r>
        <w:r w:rsidR="00E327A6">
          <w:rPr>
            <w:noProof/>
            <w:webHidden/>
          </w:rPr>
        </w:r>
        <w:r w:rsidR="00E327A6">
          <w:rPr>
            <w:noProof/>
            <w:webHidden/>
          </w:rPr>
          <w:fldChar w:fldCharType="separate"/>
        </w:r>
        <w:r w:rsidR="00E327A6">
          <w:rPr>
            <w:noProof/>
            <w:webHidden/>
          </w:rPr>
          <w:t>4</w:t>
        </w:r>
        <w:r w:rsidR="00E327A6">
          <w:rPr>
            <w:noProof/>
            <w:webHidden/>
          </w:rPr>
          <w:fldChar w:fldCharType="end"/>
        </w:r>
      </w:hyperlink>
    </w:p>
    <w:p w14:paraId="3C6EB89E" w14:textId="6CE4010D"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20" w:history="1">
        <w:r w:rsidR="00E327A6" w:rsidRPr="00C767EB">
          <w:rPr>
            <w:rStyle w:val="Hyperlink"/>
            <w:noProof/>
          </w:rPr>
          <w:t>2.3</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Large Language Models</w:t>
        </w:r>
        <w:r w:rsidR="00E327A6" w:rsidRPr="00C767EB">
          <w:rPr>
            <w:rStyle w:val="Hyperlink"/>
            <w:noProof/>
          </w:rPr>
          <w:t xml:space="preserve"> (LLM)</w:t>
        </w:r>
        <w:r w:rsidR="00E327A6">
          <w:rPr>
            <w:noProof/>
            <w:webHidden/>
          </w:rPr>
          <w:tab/>
        </w:r>
        <w:r w:rsidR="00E327A6">
          <w:rPr>
            <w:noProof/>
            <w:webHidden/>
          </w:rPr>
          <w:fldChar w:fldCharType="begin"/>
        </w:r>
        <w:r w:rsidR="00E327A6">
          <w:rPr>
            <w:noProof/>
            <w:webHidden/>
          </w:rPr>
          <w:instrText xml:space="preserve"> PAGEREF _Toc175566420 \h </w:instrText>
        </w:r>
        <w:r w:rsidR="00E327A6">
          <w:rPr>
            <w:noProof/>
            <w:webHidden/>
          </w:rPr>
        </w:r>
        <w:r w:rsidR="00E327A6">
          <w:rPr>
            <w:noProof/>
            <w:webHidden/>
          </w:rPr>
          <w:fldChar w:fldCharType="separate"/>
        </w:r>
        <w:r w:rsidR="00E327A6">
          <w:rPr>
            <w:noProof/>
            <w:webHidden/>
          </w:rPr>
          <w:t>6</w:t>
        </w:r>
        <w:r w:rsidR="00E327A6">
          <w:rPr>
            <w:noProof/>
            <w:webHidden/>
          </w:rPr>
          <w:fldChar w:fldCharType="end"/>
        </w:r>
      </w:hyperlink>
    </w:p>
    <w:p w14:paraId="7EAD64C7" w14:textId="43DB0D3B"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21" w:history="1">
        <w:r w:rsidR="00E327A6" w:rsidRPr="00C767EB">
          <w:rPr>
            <w:rStyle w:val="Hyperlink"/>
            <w:noProof/>
          </w:rPr>
          <w:t>2.4</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lang w:val="en-US"/>
          </w:rPr>
          <w:t>Chatbot</w:t>
        </w:r>
        <w:r w:rsidR="00E327A6">
          <w:rPr>
            <w:noProof/>
            <w:webHidden/>
          </w:rPr>
          <w:tab/>
        </w:r>
        <w:r w:rsidR="00E327A6">
          <w:rPr>
            <w:noProof/>
            <w:webHidden/>
          </w:rPr>
          <w:fldChar w:fldCharType="begin"/>
        </w:r>
        <w:r w:rsidR="00E327A6">
          <w:rPr>
            <w:noProof/>
            <w:webHidden/>
          </w:rPr>
          <w:instrText xml:space="preserve"> PAGEREF _Toc175566421 \h </w:instrText>
        </w:r>
        <w:r w:rsidR="00E327A6">
          <w:rPr>
            <w:noProof/>
            <w:webHidden/>
          </w:rPr>
        </w:r>
        <w:r w:rsidR="00E327A6">
          <w:rPr>
            <w:noProof/>
            <w:webHidden/>
          </w:rPr>
          <w:fldChar w:fldCharType="separate"/>
        </w:r>
        <w:r w:rsidR="00E327A6">
          <w:rPr>
            <w:noProof/>
            <w:webHidden/>
          </w:rPr>
          <w:t>9</w:t>
        </w:r>
        <w:r w:rsidR="00E327A6">
          <w:rPr>
            <w:noProof/>
            <w:webHidden/>
          </w:rPr>
          <w:fldChar w:fldCharType="end"/>
        </w:r>
      </w:hyperlink>
    </w:p>
    <w:p w14:paraId="5D002F43" w14:textId="64F848E0"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22" w:history="1">
        <w:r w:rsidR="00E327A6" w:rsidRPr="00C767EB">
          <w:rPr>
            <w:rStyle w:val="Hyperlink"/>
            <w:noProof/>
            <w:lang w:val="id-ID"/>
          </w:rPr>
          <w:t>2.5</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Model Mistral 7B</w:t>
        </w:r>
        <w:r w:rsidR="00E327A6">
          <w:rPr>
            <w:noProof/>
            <w:webHidden/>
          </w:rPr>
          <w:tab/>
        </w:r>
        <w:r w:rsidR="00E327A6">
          <w:rPr>
            <w:noProof/>
            <w:webHidden/>
          </w:rPr>
          <w:fldChar w:fldCharType="begin"/>
        </w:r>
        <w:r w:rsidR="00E327A6">
          <w:rPr>
            <w:noProof/>
            <w:webHidden/>
          </w:rPr>
          <w:instrText xml:space="preserve"> PAGEREF _Toc175566422 \h </w:instrText>
        </w:r>
        <w:r w:rsidR="00E327A6">
          <w:rPr>
            <w:noProof/>
            <w:webHidden/>
          </w:rPr>
        </w:r>
        <w:r w:rsidR="00E327A6">
          <w:rPr>
            <w:noProof/>
            <w:webHidden/>
          </w:rPr>
          <w:fldChar w:fldCharType="separate"/>
        </w:r>
        <w:r w:rsidR="00E327A6">
          <w:rPr>
            <w:noProof/>
            <w:webHidden/>
          </w:rPr>
          <w:t>9</w:t>
        </w:r>
        <w:r w:rsidR="00E327A6">
          <w:rPr>
            <w:noProof/>
            <w:webHidden/>
          </w:rPr>
          <w:fldChar w:fldCharType="end"/>
        </w:r>
      </w:hyperlink>
    </w:p>
    <w:p w14:paraId="6B21F8AD" w14:textId="047BCC79"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23" w:history="1">
        <w:r w:rsidR="00E327A6" w:rsidRPr="00C767EB">
          <w:rPr>
            <w:rStyle w:val="Hyperlink"/>
            <w:noProof/>
            <w:lang w:val="en-US"/>
          </w:rPr>
          <w:t>2.6</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lang w:val="en-US"/>
          </w:rPr>
          <w:t>Model Llama 2</w:t>
        </w:r>
        <w:r w:rsidR="00E327A6">
          <w:rPr>
            <w:noProof/>
            <w:webHidden/>
          </w:rPr>
          <w:tab/>
        </w:r>
        <w:r w:rsidR="00E327A6">
          <w:rPr>
            <w:noProof/>
            <w:webHidden/>
          </w:rPr>
          <w:fldChar w:fldCharType="begin"/>
        </w:r>
        <w:r w:rsidR="00E327A6">
          <w:rPr>
            <w:noProof/>
            <w:webHidden/>
          </w:rPr>
          <w:instrText xml:space="preserve"> PAGEREF _Toc175566423 \h </w:instrText>
        </w:r>
        <w:r w:rsidR="00E327A6">
          <w:rPr>
            <w:noProof/>
            <w:webHidden/>
          </w:rPr>
        </w:r>
        <w:r w:rsidR="00E327A6">
          <w:rPr>
            <w:noProof/>
            <w:webHidden/>
          </w:rPr>
          <w:fldChar w:fldCharType="separate"/>
        </w:r>
        <w:r w:rsidR="00E327A6">
          <w:rPr>
            <w:noProof/>
            <w:webHidden/>
          </w:rPr>
          <w:t>11</w:t>
        </w:r>
        <w:r w:rsidR="00E327A6">
          <w:rPr>
            <w:noProof/>
            <w:webHidden/>
          </w:rPr>
          <w:fldChar w:fldCharType="end"/>
        </w:r>
      </w:hyperlink>
    </w:p>
    <w:p w14:paraId="114DEECD" w14:textId="3068E5B7"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24" w:history="1">
        <w:r w:rsidR="00E327A6" w:rsidRPr="00C767EB">
          <w:rPr>
            <w:rStyle w:val="Hyperlink"/>
            <w:noProof/>
          </w:rPr>
          <w:t>2.7</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Fine-tuning</w:t>
        </w:r>
        <w:r w:rsidR="00E327A6">
          <w:rPr>
            <w:noProof/>
            <w:webHidden/>
          </w:rPr>
          <w:tab/>
        </w:r>
        <w:r w:rsidR="00E327A6">
          <w:rPr>
            <w:noProof/>
            <w:webHidden/>
          </w:rPr>
          <w:fldChar w:fldCharType="begin"/>
        </w:r>
        <w:r w:rsidR="00E327A6">
          <w:rPr>
            <w:noProof/>
            <w:webHidden/>
          </w:rPr>
          <w:instrText xml:space="preserve"> PAGEREF _Toc175566424 \h </w:instrText>
        </w:r>
        <w:r w:rsidR="00E327A6">
          <w:rPr>
            <w:noProof/>
            <w:webHidden/>
          </w:rPr>
        </w:r>
        <w:r w:rsidR="00E327A6">
          <w:rPr>
            <w:noProof/>
            <w:webHidden/>
          </w:rPr>
          <w:fldChar w:fldCharType="separate"/>
        </w:r>
        <w:r w:rsidR="00E327A6">
          <w:rPr>
            <w:noProof/>
            <w:webHidden/>
          </w:rPr>
          <w:t>14</w:t>
        </w:r>
        <w:r w:rsidR="00E327A6">
          <w:rPr>
            <w:noProof/>
            <w:webHidden/>
          </w:rPr>
          <w:fldChar w:fldCharType="end"/>
        </w:r>
      </w:hyperlink>
    </w:p>
    <w:p w14:paraId="75CEDBF4" w14:textId="2B24D195"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25" w:history="1">
        <w:r w:rsidR="00E327A6" w:rsidRPr="00C767EB">
          <w:rPr>
            <w:rStyle w:val="Hyperlink"/>
            <w:noProof/>
          </w:rPr>
          <w:t>2.8</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Retrieval Augmented Generation</w:t>
        </w:r>
        <w:r w:rsidR="00E327A6" w:rsidRPr="00C767EB">
          <w:rPr>
            <w:rStyle w:val="Hyperlink"/>
            <w:noProof/>
          </w:rPr>
          <w:t xml:space="preserve"> (RAG)</w:t>
        </w:r>
        <w:r w:rsidR="00E327A6">
          <w:rPr>
            <w:noProof/>
            <w:webHidden/>
          </w:rPr>
          <w:tab/>
        </w:r>
        <w:r w:rsidR="00E327A6">
          <w:rPr>
            <w:noProof/>
            <w:webHidden/>
          </w:rPr>
          <w:fldChar w:fldCharType="begin"/>
        </w:r>
        <w:r w:rsidR="00E327A6">
          <w:rPr>
            <w:noProof/>
            <w:webHidden/>
          </w:rPr>
          <w:instrText xml:space="preserve"> PAGEREF _Toc175566425 \h </w:instrText>
        </w:r>
        <w:r w:rsidR="00E327A6">
          <w:rPr>
            <w:noProof/>
            <w:webHidden/>
          </w:rPr>
        </w:r>
        <w:r w:rsidR="00E327A6">
          <w:rPr>
            <w:noProof/>
            <w:webHidden/>
          </w:rPr>
          <w:fldChar w:fldCharType="separate"/>
        </w:r>
        <w:r w:rsidR="00E327A6">
          <w:rPr>
            <w:noProof/>
            <w:webHidden/>
          </w:rPr>
          <w:t>15</w:t>
        </w:r>
        <w:r w:rsidR="00E327A6">
          <w:rPr>
            <w:noProof/>
            <w:webHidden/>
          </w:rPr>
          <w:fldChar w:fldCharType="end"/>
        </w:r>
      </w:hyperlink>
    </w:p>
    <w:p w14:paraId="1BD9034C" w14:textId="5665C4D5"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26" w:history="1">
        <w:r w:rsidR="00E327A6" w:rsidRPr="00C767EB">
          <w:rPr>
            <w:rStyle w:val="Hyperlink"/>
            <w:noProof/>
            <w:lang w:val="en-ID"/>
          </w:rPr>
          <w:t>2.9</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ID"/>
          </w:rPr>
          <w:t>Kuantisasi</w:t>
        </w:r>
        <w:r w:rsidR="00E327A6">
          <w:rPr>
            <w:noProof/>
            <w:webHidden/>
          </w:rPr>
          <w:tab/>
        </w:r>
        <w:r w:rsidR="00E327A6">
          <w:rPr>
            <w:noProof/>
            <w:webHidden/>
          </w:rPr>
          <w:fldChar w:fldCharType="begin"/>
        </w:r>
        <w:r w:rsidR="00E327A6">
          <w:rPr>
            <w:noProof/>
            <w:webHidden/>
          </w:rPr>
          <w:instrText xml:space="preserve"> PAGEREF _Toc175566426 \h </w:instrText>
        </w:r>
        <w:r w:rsidR="00E327A6">
          <w:rPr>
            <w:noProof/>
            <w:webHidden/>
          </w:rPr>
        </w:r>
        <w:r w:rsidR="00E327A6">
          <w:rPr>
            <w:noProof/>
            <w:webHidden/>
          </w:rPr>
          <w:fldChar w:fldCharType="separate"/>
        </w:r>
        <w:r w:rsidR="00E327A6">
          <w:rPr>
            <w:noProof/>
            <w:webHidden/>
          </w:rPr>
          <w:t>17</w:t>
        </w:r>
        <w:r w:rsidR="00E327A6">
          <w:rPr>
            <w:noProof/>
            <w:webHidden/>
          </w:rPr>
          <w:fldChar w:fldCharType="end"/>
        </w:r>
      </w:hyperlink>
    </w:p>
    <w:p w14:paraId="6F604490" w14:textId="1C1B71D0"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27" w:history="1">
        <w:r w:rsidR="00E327A6" w:rsidRPr="00C767EB">
          <w:rPr>
            <w:rStyle w:val="Hyperlink"/>
            <w:noProof/>
          </w:rPr>
          <w:t>2.10</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 xml:space="preserve">GPTQ: </w:t>
        </w:r>
        <w:r w:rsidR="00E327A6" w:rsidRPr="00C767EB">
          <w:rPr>
            <w:rStyle w:val="Hyperlink"/>
            <w:i/>
            <w:noProof/>
          </w:rPr>
          <w:t>Post-Training Quantization For GPT</w:t>
        </w:r>
        <w:r w:rsidR="00E327A6">
          <w:rPr>
            <w:noProof/>
            <w:webHidden/>
          </w:rPr>
          <w:tab/>
        </w:r>
        <w:r w:rsidR="00E327A6">
          <w:rPr>
            <w:noProof/>
            <w:webHidden/>
          </w:rPr>
          <w:fldChar w:fldCharType="begin"/>
        </w:r>
        <w:r w:rsidR="00E327A6">
          <w:rPr>
            <w:noProof/>
            <w:webHidden/>
          </w:rPr>
          <w:instrText xml:space="preserve"> PAGEREF _Toc175566427 \h </w:instrText>
        </w:r>
        <w:r w:rsidR="00E327A6">
          <w:rPr>
            <w:noProof/>
            <w:webHidden/>
          </w:rPr>
        </w:r>
        <w:r w:rsidR="00E327A6">
          <w:rPr>
            <w:noProof/>
            <w:webHidden/>
          </w:rPr>
          <w:fldChar w:fldCharType="separate"/>
        </w:r>
        <w:r w:rsidR="00E327A6">
          <w:rPr>
            <w:noProof/>
            <w:webHidden/>
          </w:rPr>
          <w:t>20</w:t>
        </w:r>
        <w:r w:rsidR="00E327A6">
          <w:rPr>
            <w:noProof/>
            <w:webHidden/>
          </w:rPr>
          <w:fldChar w:fldCharType="end"/>
        </w:r>
      </w:hyperlink>
    </w:p>
    <w:p w14:paraId="5B332CDD" w14:textId="0BE4025E"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28" w:history="1">
        <w:r w:rsidR="00E327A6" w:rsidRPr="00C767EB">
          <w:rPr>
            <w:rStyle w:val="Hyperlink"/>
            <w:noProof/>
          </w:rPr>
          <w:t>2.1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 xml:space="preserve">GGUF: </w:t>
        </w:r>
        <w:r w:rsidR="00E327A6" w:rsidRPr="00C767EB">
          <w:rPr>
            <w:rStyle w:val="Hyperlink"/>
            <w:i/>
            <w:noProof/>
          </w:rPr>
          <w:t>GPT-Generated Unified Format</w:t>
        </w:r>
        <w:r w:rsidR="00E327A6">
          <w:rPr>
            <w:noProof/>
            <w:webHidden/>
          </w:rPr>
          <w:tab/>
        </w:r>
        <w:r w:rsidR="00E327A6">
          <w:rPr>
            <w:noProof/>
            <w:webHidden/>
          </w:rPr>
          <w:fldChar w:fldCharType="begin"/>
        </w:r>
        <w:r w:rsidR="00E327A6">
          <w:rPr>
            <w:noProof/>
            <w:webHidden/>
          </w:rPr>
          <w:instrText xml:space="preserve"> PAGEREF _Toc175566428 \h </w:instrText>
        </w:r>
        <w:r w:rsidR="00E327A6">
          <w:rPr>
            <w:noProof/>
            <w:webHidden/>
          </w:rPr>
        </w:r>
        <w:r w:rsidR="00E327A6">
          <w:rPr>
            <w:noProof/>
            <w:webHidden/>
          </w:rPr>
          <w:fldChar w:fldCharType="separate"/>
        </w:r>
        <w:r w:rsidR="00E327A6">
          <w:rPr>
            <w:noProof/>
            <w:webHidden/>
          </w:rPr>
          <w:t>20</w:t>
        </w:r>
        <w:r w:rsidR="00E327A6">
          <w:rPr>
            <w:noProof/>
            <w:webHidden/>
          </w:rPr>
          <w:fldChar w:fldCharType="end"/>
        </w:r>
      </w:hyperlink>
    </w:p>
    <w:p w14:paraId="554D117F" w14:textId="0696CB55"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29" w:history="1">
        <w:r w:rsidR="00E327A6" w:rsidRPr="00C767EB">
          <w:rPr>
            <w:rStyle w:val="Hyperlink"/>
            <w:noProof/>
            <w:lang w:val="en-US"/>
          </w:rPr>
          <w:t>2.1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lang w:val="en-US"/>
          </w:rPr>
          <w:t>Dataset</w:t>
        </w:r>
        <w:r w:rsidR="00E327A6">
          <w:rPr>
            <w:noProof/>
            <w:webHidden/>
          </w:rPr>
          <w:tab/>
        </w:r>
        <w:r w:rsidR="00E327A6">
          <w:rPr>
            <w:noProof/>
            <w:webHidden/>
          </w:rPr>
          <w:fldChar w:fldCharType="begin"/>
        </w:r>
        <w:r w:rsidR="00E327A6">
          <w:rPr>
            <w:noProof/>
            <w:webHidden/>
          </w:rPr>
          <w:instrText xml:space="preserve"> PAGEREF _Toc175566429 \h </w:instrText>
        </w:r>
        <w:r w:rsidR="00E327A6">
          <w:rPr>
            <w:noProof/>
            <w:webHidden/>
          </w:rPr>
        </w:r>
        <w:r w:rsidR="00E327A6">
          <w:rPr>
            <w:noProof/>
            <w:webHidden/>
          </w:rPr>
          <w:fldChar w:fldCharType="separate"/>
        </w:r>
        <w:r w:rsidR="00E327A6">
          <w:rPr>
            <w:noProof/>
            <w:webHidden/>
          </w:rPr>
          <w:t>20</w:t>
        </w:r>
        <w:r w:rsidR="00E327A6">
          <w:rPr>
            <w:noProof/>
            <w:webHidden/>
          </w:rPr>
          <w:fldChar w:fldCharType="end"/>
        </w:r>
      </w:hyperlink>
    </w:p>
    <w:p w14:paraId="08A50E9B" w14:textId="4CE58D81"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30" w:history="1">
        <w:r w:rsidR="00E327A6" w:rsidRPr="00C767EB">
          <w:rPr>
            <w:rStyle w:val="Hyperlink"/>
            <w:noProof/>
          </w:rPr>
          <w:t>2.13</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USK</w:t>
        </w:r>
        <w:r w:rsidR="00E327A6" w:rsidRPr="00C767EB">
          <w:rPr>
            <w:rStyle w:val="Hyperlink"/>
            <w:noProof/>
          </w:rPr>
          <w:t xml:space="preserve"> </w:t>
        </w:r>
        <w:r w:rsidR="00E327A6" w:rsidRPr="00C767EB">
          <w:rPr>
            <w:rStyle w:val="Hyperlink"/>
            <w:i/>
            <w:noProof/>
          </w:rPr>
          <w:t>Dataset</w:t>
        </w:r>
        <w:r w:rsidR="00E327A6">
          <w:rPr>
            <w:noProof/>
            <w:webHidden/>
          </w:rPr>
          <w:tab/>
        </w:r>
        <w:r w:rsidR="00E327A6">
          <w:rPr>
            <w:noProof/>
            <w:webHidden/>
          </w:rPr>
          <w:fldChar w:fldCharType="begin"/>
        </w:r>
        <w:r w:rsidR="00E327A6">
          <w:rPr>
            <w:noProof/>
            <w:webHidden/>
          </w:rPr>
          <w:instrText xml:space="preserve"> PAGEREF _Toc175566430 \h </w:instrText>
        </w:r>
        <w:r w:rsidR="00E327A6">
          <w:rPr>
            <w:noProof/>
            <w:webHidden/>
          </w:rPr>
        </w:r>
        <w:r w:rsidR="00E327A6">
          <w:rPr>
            <w:noProof/>
            <w:webHidden/>
          </w:rPr>
          <w:fldChar w:fldCharType="separate"/>
        </w:r>
        <w:r w:rsidR="00E327A6">
          <w:rPr>
            <w:noProof/>
            <w:webHidden/>
          </w:rPr>
          <w:t>22</w:t>
        </w:r>
        <w:r w:rsidR="00E327A6">
          <w:rPr>
            <w:noProof/>
            <w:webHidden/>
          </w:rPr>
          <w:fldChar w:fldCharType="end"/>
        </w:r>
      </w:hyperlink>
    </w:p>
    <w:p w14:paraId="3F2DFF24" w14:textId="36C27A14"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31" w:history="1">
        <w:r w:rsidR="00E327A6" w:rsidRPr="00C767EB">
          <w:rPr>
            <w:rStyle w:val="Hyperlink"/>
            <w:noProof/>
          </w:rPr>
          <w:t>2.14</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Python</w:t>
        </w:r>
        <w:r w:rsidR="00E327A6">
          <w:rPr>
            <w:noProof/>
            <w:webHidden/>
          </w:rPr>
          <w:tab/>
        </w:r>
        <w:r w:rsidR="00E327A6">
          <w:rPr>
            <w:noProof/>
            <w:webHidden/>
          </w:rPr>
          <w:fldChar w:fldCharType="begin"/>
        </w:r>
        <w:r w:rsidR="00E327A6">
          <w:rPr>
            <w:noProof/>
            <w:webHidden/>
          </w:rPr>
          <w:instrText xml:space="preserve"> PAGEREF _Toc175566431 \h </w:instrText>
        </w:r>
        <w:r w:rsidR="00E327A6">
          <w:rPr>
            <w:noProof/>
            <w:webHidden/>
          </w:rPr>
        </w:r>
        <w:r w:rsidR="00E327A6">
          <w:rPr>
            <w:noProof/>
            <w:webHidden/>
          </w:rPr>
          <w:fldChar w:fldCharType="separate"/>
        </w:r>
        <w:r w:rsidR="00E327A6">
          <w:rPr>
            <w:noProof/>
            <w:webHidden/>
          </w:rPr>
          <w:t>22</w:t>
        </w:r>
        <w:r w:rsidR="00E327A6">
          <w:rPr>
            <w:noProof/>
            <w:webHidden/>
          </w:rPr>
          <w:fldChar w:fldCharType="end"/>
        </w:r>
      </w:hyperlink>
    </w:p>
    <w:p w14:paraId="62A1CFB5" w14:textId="722BFC1F"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32" w:history="1">
        <w:r w:rsidR="00E327A6" w:rsidRPr="00C767EB">
          <w:rPr>
            <w:rStyle w:val="Hyperlink"/>
            <w:noProof/>
            <w:lang w:val="en-US"/>
          </w:rPr>
          <w:t>BAB III</w:t>
        </w:r>
        <w:r w:rsidR="00E327A6" w:rsidRPr="00C767EB">
          <w:rPr>
            <w:rStyle w:val="Hyperlink"/>
            <w:noProof/>
          </w:rPr>
          <w:t xml:space="preserve"> METODOLOGI PENELITIAN</w:t>
        </w:r>
        <w:r w:rsidR="00E327A6">
          <w:rPr>
            <w:noProof/>
            <w:webHidden/>
          </w:rPr>
          <w:tab/>
        </w:r>
        <w:r w:rsidR="00E327A6">
          <w:rPr>
            <w:noProof/>
            <w:webHidden/>
          </w:rPr>
          <w:fldChar w:fldCharType="begin"/>
        </w:r>
        <w:r w:rsidR="00E327A6">
          <w:rPr>
            <w:noProof/>
            <w:webHidden/>
          </w:rPr>
          <w:instrText xml:space="preserve"> PAGEREF _Toc175566432 \h </w:instrText>
        </w:r>
        <w:r w:rsidR="00E327A6">
          <w:rPr>
            <w:noProof/>
            <w:webHidden/>
          </w:rPr>
        </w:r>
        <w:r w:rsidR="00E327A6">
          <w:rPr>
            <w:noProof/>
            <w:webHidden/>
          </w:rPr>
          <w:fldChar w:fldCharType="separate"/>
        </w:r>
        <w:r w:rsidR="00E327A6">
          <w:rPr>
            <w:noProof/>
            <w:webHidden/>
          </w:rPr>
          <w:t>24</w:t>
        </w:r>
        <w:r w:rsidR="00E327A6">
          <w:rPr>
            <w:noProof/>
            <w:webHidden/>
          </w:rPr>
          <w:fldChar w:fldCharType="end"/>
        </w:r>
      </w:hyperlink>
    </w:p>
    <w:p w14:paraId="74AA4577" w14:textId="6B0BD86E"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33" w:history="1">
        <w:r w:rsidR="00E327A6" w:rsidRPr="00C767EB">
          <w:rPr>
            <w:rStyle w:val="Hyperlink"/>
            <w:noProof/>
            <w:lang w:val="id-ID"/>
          </w:rPr>
          <w:t>3.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id-ID"/>
          </w:rPr>
          <w:t xml:space="preserve">Tempat </w:t>
        </w:r>
        <w:r w:rsidR="00E327A6" w:rsidRPr="00C767EB">
          <w:rPr>
            <w:rStyle w:val="Hyperlink"/>
            <w:noProof/>
            <w:lang w:val="en-US"/>
          </w:rPr>
          <w:t xml:space="preserve">dan Waktu </w:t>
        </w:r>
        <w:r w:rsidR="00E327A6" w:rsidRPr="00C767EB">
          <w:rPr>
            <w:rStyle w:val="Hyperlink"/>
            <w:noProof/>
            <w:lang w:val="id-ID"/>
          </w:rPr>
          <w:t>Penelitian</w:t>
        </w:r>
        <w:r w:rsidR="00E327A6">
          <w:rPr>
            <w:noProof/>
            <w:webHidden/>
          </w:rPr>
          <w:tab/>
        </w:r>
        <w:r w:rsidR="00E327A6">
          <w:rPr>
            <w:noProof/>
            <w:webHidden/>
          </w:rPr>
          <w:fldChar w:fldCharType="begin"/>
        </w:r>
        <w:r w:rsidR="00E327A6">
          <w:rPr>
            <w:noProof/>
            <w:webHidden/>
          </w:rPr>
          <w:instrText xml:space="preserve"> PAGEREF _Toc175566433 \h </w:instrText>
        </w:r>
        <w:r w:rsidR="00E327A6">
          <w:rPr>
            <w:noProof/>
            <w:webHidden/>
          </w:rPr>
        </w:r>
        <w:r w:rsidR="00E327A6">
          <w:rPr>
            <w:noProof/>
            <w:webHidden/>
          </w:rPr>
          <w:fldChar w:fldCharType="separate"/>
        </w:r>
        <w:r w:rsidR="00E327A6">
          <w:rPr>
            <w:noProof/>
            <w:webHidden/>
          </w:rPr>
          <w:t>24</w:t>
        </w:r>
        <w:r w:rsidR="00E327A6">
          <w:rPr>
            <w:noProof/>
            <w:webHidden/>
          </w:rPr>
          <w:fldChar w:fldCharType="end"/>
        </w:r>
      </w:hyperlink>
    </w:p>
    <w:p w14:paraId="4337E9F4" w14:textId="6D42489F"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34" w:history="1">
        <w:r w:rsidR="00E327A6" w:rsidRPr="00C767EB">
          <w:rPr>
            <w:rStyle w:val="Hyperlink"/>
            <w:noProof/>
          </w:rPr>
          <w:t>3.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Alat dan Bahan</w:t>
        </w:r>
        <w:r w:rsidR="00E327A6">
          <w:rPr>
            <w:noProof/>
            <w:webHidden/>
          </w:rPr>
          <w:tab/>
        </w:r>
        <w:r w:rsidR="00E327A6">
          <w:rPr>
            <w:noProof/>
            <w:webHidden/>
          </w:rPr>
          <w:fldChar w:fldCharType="begin"/>
        </w:r>
        <w:r w:rsidR="00E327A6">
          <w:rPr>
            <w:noProof/>
            <w:webHidden/>
          </w:rPr>
          <w:instrText xml:space="preserve"> PAGEREF _Toc175566434 \h </w:instrText>
        </w:r>
        <w:r w:rsidR="00E327A6">
          <w:rPr>
            <w:noProof/>
            <w:webHidden/>
          </w:rPr>
        </w:r>
        <w:r w:rsidR="00E327A6">
          <w:rPr>
            <w:noProof/>
            <w:webHidden/>
          </w:rPr>
          <w:fldChar w:fldCharType="separate"/>
        </w:r>
        <w:r w:rsidR="00E327A6">
          <w:rPr>
            <w:noProof/>
            <w:webHidden/>
          </w:rPr>
          <w:t>24</w:t>
        </w:r>
        <w:r w:rsidR="00E327A6">
          <w:rPr>
            <w:noProof/>
            <w:webHidden/>
          </w:rPr>
          <w:fldChar w:fldCharType="end"/>
        </w:r>
      </w:hyperlink>
    </w:p>
    <w:p w14:paraId="53171C11" w14:textId="284630F5"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35" w:history="1">
        <w:r w:rsidR="00E327A6" w:rsidRPr="00C767EB">
          <w:rPr>
            <w:rStyle w:val="Hyperlink"/>
            <w:noProof/>
          </w:rPr>
          <w:t>3.3</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Metode Penelitian</w:t>
        </w:r>
        <w:r w:rsidR="00E327A6">
          <w:rPr>
            <w:noProof/>
            <w:webHidden/>
          </w:rPr>
          <w:tab/>
        </w:r>
        <w:r w:rsidR="00E327A6">
          <w:rPr>
            <w:noProof/>
            <w:webHidden/>
          </w:rPr>
          <w:fldChar w:fldCharType="begin"/>
        </w:r>
        <w:r w:rsidR="00E327A6">
          <w:rPr>
            <w:noProof/>
            <w:webHidden/>
          </w:rPr>
          <w:instrText xml:space="preserve"> PAGEREF _Toc175566435 \h </w:instrText>
        </w:r>
        <w:r w:rsidR="00E327A6">
          <w:rPr>
            <w:noProof/>
            <w:webHidden/>
          </w:rPr>
        </w:r>
        <w:r w:rsidR="00E327A6">
          <w:rPr>
            <w:noProof/>
            <w:webHidden/>
          </w:rPr>
          <w:fldChar w:fldCharType="separate"/>
        </w:r>
        <w:r w:rsidR="00E327A6">
          <w:rPr>
            <w:noProof/>
            <w:webHidden/>
          </w:rPr>
          <w:t>25</w:t>
        </w:r>
        <w:r w:rsidR="00E327A6">
          <w:rPr>
            <w:noProof/>
            <w:webHidden/>
          </w:rPr>
          <w:fldChar w:fldCharType="end"/>
        </w:r>
      </w:hyperlink>
    </w:p>
    <w:p w14:paraId="389C9DA1" w14:textId="2EDCE7F3"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36" w:history="1">
        <w:r w:rsidR="00E327A6" w:rsidRPr="00C767EB">
          <w:rPr>
            <w:rStyle w:val="Hyperlink"/>
            <w:noProof/>
          </w:rPr>
          <w:t>BAB IV  HASIL DAN PEMBAHASAN</w:t>
        </w:r>
        <w:r w:rsidR="00E327A6">
          <w:rPr>
            <w:noProof/>
            <w:webHidden/>
          </w:rPr>
          <w:tab/>
        </w:r>
        <w:r w:rsidR="00E327A6">
          <w:rPr>
            <w:noProof/>
            <w:webHidden/>
          </w:rPr>
          <w:fldChar w:fldCharType="begin"/>
        </w:r>
        <w:r w:rsidR="00E327A6">
          <w:rPr>
            <w:noProof/>
            <w:webHidden/>
          </w:rPr>
          <w:instrText xml:space="preserve"> PAGEREF _Toc175566436 \h </w:instrText>
        </w:r>
        <w:r w:rsidR="00E327A6">
          <w:rPr>
            <w:noProof/>
            <w:webHidden/>
          </w:rPr>
        </w:r>
        <w:r w:rsidR="00E327A6">
          <w:rPr>
            <w:noProof/>
            <w:webHidden/>
          </w:rPr>
          <w:fldChar w:fldCharType="separate"/>
        </w:r>
        <w:r w:rsidR="00E327A6">
          <w:rPr>
            <w:noProof/>
            <w:webHidden/>
          </w:rPr>
          <w:t>33</w:t>
        </w:r>
        <w:r w:rsidR="00E327A6">
          <w:rPr>
            <w:noProof/>
            <w:webHidden/>
          </w:rPr>
          <w:fldChar w:fldCharType="end"/>
        </w:r>
      </w:hyperlink>
    </w:p>
    <w:p w14:paraId="6B580114" w14:textId="4DB129F6"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37" w:history="1">
        <w:r w:rsidR="00E327A6" w:rsidRPr="00C767EB">
          <w:rPr>
            <w:rStyle w:val="Hyperlink"/>
            <w:noProof/>
            <w:lang w:val="id-ID"/>
          </w:rPr>
          <w:t>4.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 xml:space="preserve">Tampilan Chatbot dan </w:t>
        </w:r>
        <w:r w:rsidR="00E327A6" w:rsidRPr="00C767EB">
          <w:rPr>
            <w:rStyle w:val="Hyperlink"/>
            <w:noProof/>
            <w:lang w:val="en-US"/>
          </w:rPr>
          <w:t>Hasil Inferensi LLM</w:t>
        </w:r>
        <w:r w:rsidR="00E327A6">
          <w:rPr>
            <w:noProof/>
            <w:webHidden/>
          </w:rPr>
          <w:tab/>
        </w:r>
        <w:r w:rsidR="00E327A6">
          <w:rPr>
            <w:noProof/>
            <w:webHidden/>
          </w:rPr>
          <w:fldChar w:fldCharType="begin"/>
        </w:r>
        <w:r w:rsidR="00E327A6">
          <w:rPr>
            <w:noProof/>
            <w:webHidden/>
          </w:rPr>
          <w:instrText xml:space="preserve"> PAGEREF _Toc175566437 \h </w:instrText>
        </w:r>
        <w:r w:rsidR="00E327A6">
          <w:rPr>
            <w:noProof/>
            <w:webHidden/>
          </w:rPr>
        </w:r>
        <w:r w:rsidR="00E327A6">
          <w:rPr>
            <w:noProof/>
            <w:webHidden/>
          </w:rPr>
          <w:fldChar w:fldCharType="separate"/>
        </w:r>
        <w:r w:rsidR="00E327A6">
          <w:rPr>
            <w:noProof/>
            <w:webHidden/>
          </w:rPr>
          <w:t>33</w:t>
        </w:r>
        <w:r w:rsidR="00E327A6">
          <w:rPr>
            <w:noProof/>
            <w:webHidden/>
          </w:rPr>
          <w:fldChar w:fldCharType="end"/>
        </w:r>
      </w:hyperlink>
    </w:p>
    <w:p w14:paraId="2A2E4312" w14:textId="7BED5F0B"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38" w:history="1">
        <w:r w:rsidR="00E327A6" w:rsidRPr="00C767EB">
          <w:rPr>
            <w:rStyle w:val="Hyperlink"/>
            <w:noProof/>
            <w:lang w:val="id-ID"/>
          </w:rPr>
          <w:t>4.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Kondisi Dataset</w:t>
        </w:r>
        <w:r w:rsidR="00E327A6">
          <w:rPr>
            <w:noProof/>
            <w:webHidden/>
          </w:rPr>
          <w:tab/>
        </w:r>
        <w:r w:rsidR="00E327A6">
          <w:rPr>
            <w:noProof/>
            <w:webHidden/>
          </w:rPr>
          <w:fldChar w:fldCharType="begin"/>
        </w:r>
        <w:r w:rsidR="00E327A6">
          <w:rPr>
            <w:noProof/>
            <w:webHidden/>
          </w:rPr>
          <w:instrText xml:space="preserve"> PAGEREF _Toc175566438 \h </w:instrText>
        </w:r>
        <w:r w:rsidR="00E327A6">
          <w:rPr>
            <w:noProof/>
            <w:webHidden/>
          </w:rPr>
        </w:r>
        <w:r w:rsidR="00E327A6">
          <w:rPr>
            <w:noProof/>
            <w:webHidden/>
          </w:rPr>
          <w:fldChar w:fldCharType="separate"/>
        </w:r>
        <w:r w:rsidR="00E327A6">
          <w:rPr>
            <w:noProof/>
            <w:webHidden/>
          </w:rPr>
          <w:t>34</w:t>
        </w:r>
        <w:r w:rsidR="00E327A6">
          <w:rPr>
            <w:noProof/>
            <w:webHidden/>
          </w:rPr>
          <w:fldChar w:fldCharType="end"/>
        </w:r>
      </w:hyperlink>
    </w:p>
    <w:p w14:paraId="4BCFC51B" w14:textId="47204B2B"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39" w:history="1">
        <w:r w:rsidR="00E327A6" w:rsidRPr="00C767EB">
          <w:rPr>
            <w:rStyle w:val="Hyperlink"/>
            <w:noProof/>
            <w:lang w:val="id-ID"/>
          </w:rPr>
          <w:t>4.3</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Kuantisasi dan Pelatihan Model</w:t>
        </w:r>
        <w:r w:rsidR="00E327A6">
          <w:rPr>
            <w:noProof/>
            <w:webHidden/>
          </w:rPr>
          <w:tab/>
        </w:r>
        <w:r w:rsidR="00E327A6">
          <w:rPr>
            <w:noProof/>
            <w:webHidden/>
          </w:rPr>
          <w:fldChar w:fldCharType="begin"/>
        </w:r>
        <w:r w:rsidR="00E327A6">
          <w:rPr>
            <w:noProof/>
            <w:webHidden/>
          </w:rPr>
          <w:instrText xml:space="preserve"> PAGEREF _Toc175566439 \h </w:instrText>
        </w:r>
        <w:r w:rsidR="00E327A6">
          <w:rPr>
            <w:noProof/>
            <w:webHidden/>
          </w:rPr>
        </w:r>
        <w:r w:rsidR="00E327A6">
          <w:rPr>
            <w:noProof/>
            <w:webHidden/>
          </w:rPr>
          <w:fldChar w:fldCharType="separate"/>
        </w:r>
        <w:r w:rsidR="00E327A6">
          <w:rPr>
            <w:noProof/>
            <w:webHidden/>
          </w:rPr>
          <w:t>35</w:t>
        </w:r>
        <w:r w:rsidR="00E327A6">
          <w:rPr>
            <w:noProof/>
            <w:webHidden/>
          </w:rPr>
          <w:fldChar w:fldCharType="end"/>
        </w:r>
      </w:hyperlink>
    </w:p>
    <w:p w14:paraId="7CC98628" w14:textId="502FE34C"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40" w:history="1">
        <w:r w:rsidR="00E327A6" w:rsidRPr="00C767EB">
          <w:rPr>
            <w:rStyle w:val="Hyperlink"/>
            <w:noProof/>
            <w:lang w:val="en-US"/>
          </w:rPr>
          <w:t>4.4</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Pendekatan LLM dengan metode RAG</w:t>
        </w:r>
        <w:r w:rsidR="00E327A6">
          <w:rPr>
            <w:noProof/>
            <w:webHidden/>
          </w:rPr>
          <w:tab/>
        </w:r>
        <w:r w:rsidR="00E327A6">
          <w:rPr>
            <w:noProof/>
            <w:webHidden/>
          </w:rPr>
          <w:fldChar w:fldCharType="begin"/>
        </w:r>
        <w:r w:rsidR="00E327A6">
          <w:rPr>
            <w:noProof/>
            <w:webHidden/>
          </w:rPr>
          <w:instrText xml:space="preserve"> PAGEREF _Toc175566440 \h </w:instrText>
        </w:r>
        <w:r w:rsidR="00E327A6">
          <w:rPr>
            <w:noProof/>
            <w:webHidden/>
          </w:rPr>
        </w:r>
        <w:r w:rsidR="00E327A6">
          <w:rPr>
            <w:noProof/>
            <w:webHidden/>
          </w:rPr>
          <w:fldChar w:fldCharType="separate"/>
        </w:r>
        <w:r w:rsidR="00E327A6">
          <w:rPr>
            <w:noProof/>
            <w:webHidden/>
          </w:rPr>
          <w:t>38</w:t>
        </w:r>
        <w:r w:rsidR="00E327A6">
          <w:rPr>
            <w:noProof/>
            <w:webHidden/>
          </w:rPr>
          <w:fldChar w:fldCharType="end"/>
        </w:r>
      </w:hyperlink>
    </w:p>
    <w:p w14:paraId="5A2C9534" w14:textId="0885F1CD"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41" w:history="1">
        <w:r w:rsidR="00E327A6" w:rsidRPr="00C767EB">
          <w:rPr>
            <w:rStyle w:val="Hyperlink"/>
            <w:noProof/>
            <w:lang w:val="id-ID"/>
          </w:rPr>
          <w:t>4.5</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Hasil Pengujian dan Evaluasi Hasil Inferensi</w:t>
        </w:r>
        <w:r w:rsidR="00E327A6">
          <w:rPr>
            <w:noProof/>
            <w:webHidden/>
          </w:rPr>
          <w:tab/>
        </w:r>
        <w:r w:rsidR="00E327A6">
          <w:rPr>
            <w:noProof/>
            <w:webHidden/>
          </w:rPr>
          <w:fldChar w:fldCharType="begin"/>
        </w:r>
        <w:r w:rsidR="00E327A6">
          <w:rPr>
            <w:noProof/>
            <w:webHidden/>
          </w:rPr>
          <w:instrText xml:space="preserve"> PAGEREF _Toc175566441 \h </w:instrText>
        </w:r>
        <w:r w:rsidR="00E327A6">
          <w:rPr>
            <w:noProof/>
            <w:webHidden/>
          </w:rPr>
        </w:r>
        <w:r w:rsidR="00E327A6">
          <w:rPr>
            <w:noProof/>
            <w:webHidden/>
          </w:rPr>
          <w:fldChar w:fldCharType="separate"/>
        </w:r>
        <w:r w:rsidR="00E327A6">
          <w:rPr>
            <w:noProof/>
            <w:webHidden/>
          </w:rPr>
          <w:t>39</w:t>
        </w:r>
        <w:r w:rsidR="00E327A6">
          <w:rPr>
            <w:noProof/>
            <w:webHidden/>
          </w:rPr>
          <w:fldChar w:fldCharType="end"/>
        </w:r>
      </w:hyperlink>
    </w:p>
    <w:p w14:paraId="7B64E2A6" w14:textId="19E583AF"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42" w:history="1">
        <w:r w:rsidR="00E327A6" w:rsidRPr="00C767EB">
          <w:rPr>
            <w:rStyle w:val="Hyperlink"/>
            <w:noProof/>
          </w:rPr>
          <w:t>4.6</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id-ID"/>
          </w:rPr>
          <w:t xml:space="preserve">Kategori </w:t>
        </w:r>
        <w:r w:rsidR="00E327A6" w:rsidRPr="00C767EB">
          <w:rPr>
            <w:rStyle w:val="Hyperlink"/>
            <w:noProof/>
          </w:rPr>
          <w:t>skor ROUGE</w:t>
        </w:r>
        <w:r w:rsidR="00E327A6">
          <w:rPr>
            <w:noProof/>
            <w:webHidden/>
          </w:rPr>
          <w:tab/>
        </w:r>
        <w:r w:rsidR="00E327A6">
          <w:rPr>
            <w:noProof/>
            <w:webHidden/>
          </w:rPr>
          <w:fldChar w:fldCharType="begin"/>
        </w:r>
        <w:r w:rsidR="00E327A6">
          <w:rPr>
            <w:noProof/>
            <w:webHidden/>
          </w:rPr>
          <w:instrText xml:space="preserve"> PAGEREF _Toc175566442 \h </w:instrText>
        </w:r>
        <w:r w:rsidR="00E327A6">
          <w:rPr>
            <w:noProof/>
            <w:webHidden/>
          </w:rPr>
        </w:r>
        <w:r w:rsidR="00E327A6">
          <w:rPr>
            <w:noProof/>
            <w:webHidden/>
          </w:rPr>
          <w:fldChar w:fldCharType="separate"/>
        </w:r>
        <w:r w:rsidR="00E327A6">
          <w:rPr>
            <w:noProof/>
            <w:webHidden/>
          </w:rPr>
          <w:t>44</w:t>
        </w:r>
        <w:r w:rsidR="00E327A6">
          <w:rPr>
            <w:noProof/>
            <w:webHidden/>
          </w:rPr>
          <w:fldChar w:fldCharType="end"/>
        </w:r>
      </w:hyperlink>
    </w:p>
    <w:p w14:paraId="6857F6AF" w14:textId="7FAF4C96"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43" w:history="1">
        <w:r w:rsidR="00E327A6" w:rsidRPr="00C767EB">
          <w:rPr>
            <w:rStyle w:val="Hyperlink"/>
            <w:noProof/>
          </w:rPr>
          <w:t>4.7</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Menghitung Evaluasi Sumber Daya</w:t>
        </w:r>
        <w:r w:rsidR="00E327A6">
          <w:rPr>
            <w:noProof/>
            <w:webHidden/>
          </w:rPr>
          <w:tab/>
        </w:r>
        <w:r w:rsidR="00E327A6">
          <w:rPr>
            <w:noProof/>
            <w:webHidden/>
          </w:rPr>
          <w:fldChar w:fldCharType="begin"/>
        </w:r>
        <w:r w:rsidR="00E327A6">
          <w:rPr>
            <w:noProof/>
            <w:webHidden/>
          </w:rPr>
          <w:instrText xml:space="preserve"> PAGEREF _Toc175566443 \h </w:instrText>
        </w:r>
        <w:r w:rsidR="00E327A6">
          <w:rPr>
            <w:noProof/>
            <w:webHidden/>
          </w:rPr>
        </w:r>
        <w:r w:rsidR="00E327A6">
          <w:rPr>
            <w:noProof/>
            <w:webHidden/>
          </w:rPr>
          <w:fldChar w:fldCharType="separate"/>
        </w:r>
        <w:r w:rsidR="00E327A6">
          <w:rPr>
            <w:noProof/>
            <w:webHidden/>
          </w:rPr>
          <w:t>44</w:t>
        </w:r>
        <w:r w:rsidR="00E327A6">
          <w:rPr>
            <w:noProof/>
            <w:webHidden/>
          </w:rPr>
          <w:fldChar w:fldCharType="end"/>
        </w:r>
      </w:hyperlink>
    </w:p>
    <w:p w14:paraId="119F857F" w14:textId="06BD78C7"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44" w:history="1">
        <w:r w:rsidR="00E327A6" w:rsidRPr="00C767EB">
          <w:rPr>
            <w:rStyle w:val="Hyperlink"/>
            <w:noProof/>
          </w:rPr>
          <w:t>4.8</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Analisis Hasil</w:t>
        </w:r>
        <w:r w:rsidR="00E327A6">
          <w:rPr>
            <w:noProof/>
            <w:webHidden/>
          </w:rPr>
          <w:tab/>
        </w:r>
        <w:r w:rsidR="00E327A6">
          <w:rPr>
            <w:noProof/>
            <w:webHidden/>
          </w:rPr>
          <w:fldChar w:fldCharType="begin"/>
        </w:r>
        <w:r w:rsidR="00E327A6">
          <w:rPr>
            <w:noProof/>
            <w:webHidden/>
          </w:rPr>
          <w:instrText xml:space="preserve"> PAGEREF _Toc175566444 \h </w:instrText>
        </w:r>
        <w:r w:rsidR="00E327A6">
          <w:rPr>
            <w:noProof/>
            <w:webHidden/>
          </w:rPr>
        </w:r>
        <w:r w:rsidR="00E327A6">
          <w:rPr>
            <w:noProof/>
            <w:webHidden/>
          </w:rPr>
          <w:fldChar w:fldCharType="separate"/>
        </w:r>
        <w:r w:rsidR="00E327A6">
          <w:rPr>
            <w:noProof/>
            <w:webHidden/>
          </w:rPr>
          <w:t>45</w:t>
        </w:r>
        <w:r w:rsidR="00E327A6">
          <w:rPr>
            <w:noProof/>
            <w:webHidden/>
          </w:rPr>
          <w:fldChar w:fldCharType="end"/>
        </w:r>
      </w:hyperlink>
    </w:p>
    <w:p w14:paraId="2FD11E86" w14:textId="04F79B80"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45" w:history="1">
        <w:r w:rsidR="00E327A6" w:rsidRPr="00C767EB">
          <w:rPr>
            <w:rStyle w:val="Hyperlink"/>
            <w:noProof/>
          </w:rPr>
          <w:t>BAB V  KESIMPULAN DAN SARAN</w:t>
        </w:r>
        <w:r w:rsidR="00E327A6">
          <w:rPr>
            <w:noProof/>
            <w:webHidden/>
          </w:rPr>
          <w:tab/>
        </w:r>
        <w:r w:rsidR="00E327A6">
          <w:rPr>
            <w:noProof/>
            <w:webHidden/>
          </w:rPr>
          <w:fldChar w:fldCharType="begin"/>
        </w:r>
        <w:r w:rsidR="00E327A6">
          <w:rPr>
            <w:noProof/>
            <w:webHidden/>
          </w:rPr>
          <w:instrText xml:space="preserve"> PAGEREF _Toc175566445 \h </w:instrText>
        </w:r>
        <w:r w:rsidR="00E327A6">
          <w:rPr>
            <w:noProof/>
            <w:webHidden/>
          </w:rPr>
        </w:r>
        <w:r w:rsidR="00E327A6">
          <w:rPr>
            <w:noProof/>
            <w:webHidden/>
          </w:rPr>
          <w:fldChar w:fldCharType="separate"/>
        </w:r>
        <w:r w:rsidR="00E327A6">
          <w:rPr>
            <w:noProof/>
            <w:webHidden/>
          </w:rPr>
          <w:t>47</w:t>
        </w:r>
        <w:r w:rsidR="00E327A6">
          <w:rPr>
            <w:noProof/>
            <w:webHidden/>
          </w:rPr>
          <w:fldChar w:fldCharType="end"/>
        </w:r>
      </w:hyperlink>
    </w:p>
    <w:p w14:paraId="048CB5CD" w14:textId="262B85BA"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46" w:history="1">
        <w:r w:rsidR="00E327A6" w:rsidRPr="00C767EB">
          <w:rPr>
            <w:rStyle w:val="Hyperlink"/>
            <w:noProof/>
            <w:lang w:val="id-ID"/>
          </w:rPr>
          <w:t>5.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Kesimpulan</w:t>
        </w:r>
        <w:r w:rsidR="00E327A6">
          <w:rPr>
            <w:noProof/>
            <w:webHidden/>
          </w:rPr>
          <w:tab/>
        </w:r>
        <w:r w:rsidR="00E327A6">
          <w:rPr>
            <w:noProof/>
            <w:webHidden/>
          </w:rPr>
          <w:fldChar w:fldCharType="begin"/>
        </w:r>
        <w:r w:rsidR="00E327A6">
          <w:rPr>
            <w:noProof/>
            <w:webHidden/>
          </w:rPr>
          <w:instrText xml:space="preserve"> PAGEREF _Toc175566446 \h </w:instrText>
        </w:r>
        <w:r w:rsidR="00E327A6">
          <w:rPr>
            <w:noProof/>
            <w:webHidden/>
          </w:rPr>
        </w:r>
        <w:r w:rsidR="00E327A6">
          <w:rPr>
            <w:noProof/>
            <w:webHidden/>
          </w:rPr>
          <w:fldChar w:fldCharType="separate"/>
        </w:r>
        <w:r w:rsidR="00E327A6">
          <w:rPr>
            <w:noProof/>
            <w:webHidden/>
          </w:rPr>
          <w:t>47</w:t>
        </w:r>
        <w:r w:rsidR="00E327A6">
          <w:rPr>
            <w:noProof/>
            <w:webHidden/>
          </w:rPr>
          <w:fldChar w:fldCharType="end"/>
        </w:r>
      </w:hyperlink>
    </w:p>
    <w:p w14:paraId="25273904" w14:textId="1E674123" w:rsidR="00E327A6" w:rsidRDefault="003B4EF3">
      <w:pPr>
        <w:pStyle w:val="TOC2"/>
        <w:rPr>
          <w:rFonts w:asciiTheme="minorHAnsi" w:eastAsiaTheme="minorEastAsia" w:hAnsiTheme="minorHAnsi" w:cstheme="minorBidi"/>
          <w:bCs w:val="0"/>
          <w:iCs w:val="0"/>
          <w:noProof/>
          <w:sz w:val="22"/>
          <w:szCs w:val="22"/>
          <w:lang w:val="id-ID" w:eastAsia="id-ID"/>
        </w:rPr>
      </w:pPr>
      <w:hyperlink w:anchor="_Toc175566447" w:history="1">
        <w:r w:rsidR="00E327A6" w:rsidRPr="00C767EB">
          <w:rPr>
            <w:rStyle w:val="Hyperlink"/>
            <w:noProof/>
            <w:lang w:val="id-ID"/>
          </w:rPr>
          <w:t>5.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Saran</w:t>
        </w:r>
        <w:r w:rsidR="00E327A6">
          <w:rPr>
            <w:noProof/>
            <w:webHidden/>
          </w:rPr>
          <w:tab/>
        </w:r>
        <w:r w:rsidR="00E327A6">
          <w:rPr>
            <w:noProof/>
            <w:webHidden/>
          </w:rPr>
          <w:fldChar w:fldCharType="begin"/>
        </w:r>
        <w:r w:rsidR="00E327A6">
          <w:rPr>
            <w:noProof/>
            <w:webHidden/>
          </w:rPr>
          <w:instrText xml:space="preserve"> PAGEREF _Toc175566447 \h </w:instrText>
        </w:r>
        <w:r w:rsidR="00E327A6">
          <w:rPr>
            <w:noProof/>
            <w:webHidden/>
          </w:rPr>
        </w:r>
        <w:r w:rsidR="00E327A6">
          <w:rPr>
            <w:noProof/>
            <w:webHidden/>
          </w:rPr>
          <w:fldChar w:fldCharType="separate"/>
        </w:r>
        <w:r w:rsidR="00E327A6">
          <w:rPr>
            <w:noProof/>
            <w:webHidden/>
          </w:rPr>
          <w:t>48</w:t>
        </w:r>
        <w:r w:rsidR="00E327A6">
          <w:rPr>
            <w:noProof/>
            <w:webHidden/>
          </w:rPr>
          <w:fldChar w:fldCharType="end"/>
        </w:r>
      </w:hyperlink>
    </w:p>
    <w:p w14:paraId="6CC30320" w14:textId="19BE747E" w:rsidR="00E327A6" w:rsidRDefault="003B4EF3">
      <w:pPr>
        <w:pStyle w:val="TOC1"/>
        <w:rPr>
          <w:rFonts w:asciiTheme="minorHAnsi" w:eastAsiaTheme="minorEastAsia" w:hAnsiTheme="minorHAnsi" w:cstheme="minorBidi"/>
          <w:bCs w:val="0"/>
          <w:iCs w:val="0"/>
          <w:noProof/>
          <w:sz w:val="22"/>
          <w:szCs w:val="22"/>
          <w:lang w:val="id-ID" w:eastAsia="id-ID"/>
        </w:rPr>
      </w:pPr>
      <w:hyperlink w:anchor="_Toc175566448" w:history="1">
        <w:r w:rsidR="00E327A6" w:rsidRPr="00C767EB">
          <w:rPr>
            <w:rStyle w:val="Hyperlink"/>
            <w:noProof/>
          </w:rPr>
          <w:t>DAFTAR KEPUSTAKAAN</w:t>
        </w:r>
        <w:r w:rsidR="00E327A6">
          <w:rPr>
            <w:noProof/>
            <w:webHidden/>
          </w:rPr>
          <w:tab/>
        </w:r>
        <w:r w:rsidR="00E327A6">
          <w:rPr>
            <w:noProof/>
            <w:webHidden/>
          </w:rPr>
          <w:fldChar w:fldCharType="begin"/>
        </w:r>
        <w:r w:rsidR="00E327A6">
          <w:rPr>
            <w:noProof/>
            <w:webHidden/>
          </w:rPr>
          <w:instrText xml:space="preserve"> PAGEREF _Toc175566448 \h </w:instrText>
        </w:r>
        <w:r w:rsidR="00E327A6">
          <w:rPr>
            <w:noProof/>
            <w:webHidden/>
          </w:rPr>
        </w:r>
        <w:r w:rsidR="00E327A6">
          <w:rPr>
            <w:noProof/>
            <w:webHidden/>
          </w:rPr>
          <w:fldChar w:fldCharType="separate"/>
        </w:r>
        <w:r w:rsidR="00E327A6">
          <w:rPr>
            <w:noProof/>
            <w:webHidden/>
          </w:rPr>
          <w:t>49</w:t>
        </w:r>
        <w:r w:rsidR="00E327A6">
          <w:rPr>
            <w:noProof/>
            <w:webHidden/>
          </w:rPr>
          <w:fldChar w:fldCharType="end"/>
        </w:r>
      </w:hyperlink>
    </w:p>
    <w:p w14:paraId="593CF152" w14:textId="105BD711"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5566409"/>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1B2908C" w14:textId="2C2789CE" w:rsidR="00120366" w:rsidRDefault="00041F3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566369" w:history="1">
        <w:r w:rsidR="00120366" w:rsidRPr="00E83F2F">
          <w:rPr>
            <w:rStyle w:val="Hyperlink"/>
            <w:noProof/>
          </w:rPr>
          <w:t>Tabel 2.1</w:t>
        </w:r>
        <w:r w:rsidR="00120366" w:rsidRPr="00E83F2F">
          <w:rPr>
            <w:rStyle w:val="Hyperlink"/>
            <w:noProof/>
            <w:lang w:val="en-US"/>
          </w:rPr>
          <w:t xml:space="preserve"> Perbandingan Mistral 7B dengan Llama (Sumber: Jiang et al., 2023)</w:t>
        </w:r>
        <w:r w:rsidR="00120366">
          <w:rPr>
            <w:noProof/>
            <w:webHidden/>
          </w:rPr>
          <w:tab/>
        </w:r>
        <w:r w:rsidR="00120366">
          <w:rPr>
            <w:noProof/>
            <w:webHidden/>
          </w:rPr>
          <w:fldChar w:fldCharType="begin"/>
        </w:r>
        <w:r w:rsidR="00120366">
          <w:rPr>
            <w:noProof/>
            <w:webHidden/>
          </w:rPr>
          <w:instrText xml:space="preserve"> PAGEREF _Toc175566369 \h </w:instrText>
        </w:r>
        <w:r w:rsidR="00120366">
          <w:rPr>
            <w:noProof/>
            <w:webHidden/>
          </w:rPr>
        </w:r>
        <w:r w:rsidR="00120366">
          <w:rPr>
            <w:noProof/>
            <w:webHidden/>
          </w:rPr>
          <w:fldChar w:fldCharType="separate"/>
        </w:r>
        <w:r w:rsidR="00120366">
          <w:rPr>
            <w:noProof/>
            <w:webHidden/>
          </w:rPr>
          <w:t>11</w:t>
        </w:r>
        <w:r w:rsidR="00120366">
          <w:rPr>
            <w:noProof/>
            <w:webHidden/>
          </w:rPr>
          <w:fldChar w:fldCharType="end"/>
        </w:r>
      </w:hyperlink>
    </w:p>
    <w:p w14:paraId="7A6019C1" w14:textId="3CF9D7B5"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0" w:history="1">
        <w:r w:rsidR="00120366" w:rsidRPr="00E83F2F">
          <w:rPr>
            <w:rStyle w:val="Hyperlink"/>
            <w:noProof/>
          </w:rPr>
          <w:t>Tabel 2.2</w:t>
        </w:r>
        <w:r w:rsidR="00120366" w:rsidRPr="00E83F2F">
          <w:rPr>
            <w:rStyle w:val="Hyperlink"/>
            <w:noProof/>
            <w:lang w:val="en-US"/>
          </w:rPr>
          <w:t xml:space="preserve"> Distribusi bahasa pada data prapelatihan (Sumber: Touvron et al., 2023)</w:t>
        </w:r>
        <w:r w:rsidR="00120366">
          <w:rPr>
            <w:noProof/>
            <w:webHidden/>
          </w:rPr>
          <w:tab/>
        </w:r>
        <w:r w:rsidR="00120366">
          <w:rPr>
            <w:noProof/>
            <w:webHidden/>
          </w:rPr>
          <w:fldChar w:fldCharType="begin"/>
        </w:r>
        <w:r w:rsidR="00120366">
          <w:rPr>
            <w:noProof/>
            <w:webHidden/>
          </w:rPr>
          <w:instrText xml:space="preserve"> PAGEREF _Toc175566370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53C90B94" w14:textId="75FBB875"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1" w:history="1">
        <w:r w:rsidR="00120366" w:rsidRPr="00E83F2F">
          <w:rPr>
            <w:rStyle w:val="Hyperlink"/>
            <w:noProof/>
          </w:rPr>
          <w:t>Tabel 2.3</w:t>
        </w:r>
        <w:r w:rsidR="00120366" w:rsidRPr="00E83F2F">
          <w:rPr>
            <w:rStyle w:val="Hyperlink"/>
            <w:noProof/>
            <w:lang w:val="en-US"/>
          </w:rPr>
          <w:t xml:space="preserve"> Perbadingan performa pada model dasar sumber terbuka</w:t>
        </w:r>
        <w:r w:rsidR="00120366">
          <w:rPr>
            <w:noProof/>
            <w:webHidden/>
          </w:rPr>
          <w:tab/>
        </w:r>
        <w:r w:rsidR="00120366">
          <w:rPr>
            <w:noProof/>
            <w:webHidden/>
          </w:rPr>
          <w:fldChar w:fldCharType="begin"/>
        </w:r>
        <w:r w:rsidR="00120366">
          <w:rPr>
            <w:noProof/>
            <w:webHidden/>
          </w:rPr>
          <w:instrText xml:space="preserve"> PAGEREF _Toc175566371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62CE2061" w14:textId="5C79E5FD"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2" w:history="1">
        <w:r w:rsidR="00120366" w:rsidRPr="00E83F2F">
          <w:rPr>
            <w:rStyle w:val="Hyperlink"/>
            <w:noProof/>
          </w:rPr>
          <w:t>Tabel 2.4</w:t>
        </w:r>
        <w:r w:rsidR="00120366" w:rsidRPr="00E83F2F">
          <w:rPr>
            <w:rStyle w:val="Hyperlink"/>
            <w:noProof/>
            <w:lang w:val="en-US"/>
          </w:rPr>
          <w:t xml:space="preserve"> Perbandingan performa pada model sumber tertutup</w:t>
        </w:r>
        <w:r w:rsidR="00120366">
          <w:rPr>
            <w:noProof/>
            <w:webHidden/>
          </w:rPr>
          <w:tab/>
        </w:r>
        <w:r w:rsidR="00120366">
          <w:rPr>
            <w:noProof/>
            <w:webHidden/>
          </w:rPr>
          <w:fldChar w:fldCharType="begin"/>
        </w:r>
        <w:r w:rsidR="00120366">
          <w:rPr>
            <w:noProof/>
            <w:webHidden/>
          </w:rPr>
          <w:instrText xml:space="preserve"> PAGEREF _Toc175566372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18BD0D7F" w14:textId="69B1E627"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3" w:history="1">
        <w:r w:rsidR="00120366" w:rsidRPr="00E83F2F">
          <w:rPr>
            <w:rStyle w:val="Hyperlink"/>
            <w:noProof/>
          </w:rPr>
          <w:t>Tabel 2.5</w:t>
        </w:r>
        <w:r w:rsidR="00120366" w:rsidRPr="00E83F2F">
          <w:rPr>
            <w:rStyle w:val="Hyperlink"/>
            <w:noProof/>
            <w:lang w:val="en-US"/>
          </w:rPr>
          <w:t xml:space="preserve"> kuantisasi 4-bit menggunakan llama.cpp</w:t>
        </w:r>
        <w:r w:rsidR="00120366" w:rsidRPr="00E83F2F">
          <w:rPr>
            <w:rStyle w:val="Hyperlink"/>
            <w:noProof/>
          </w:rPr>
          <w:t xml:space="preserve"> </w:t>
        </w:r>
        <w:r w:rsidR="00120366" w:rsidRPr="00E83F2F">
          <w:rPr>
            <w:rStyle w:val="Hyperlink"/>
            <w:noProof/>
            <w:lang w:val="en-US"/>
          </w:rPr>
          <w:t>(Sumber: Neves, 2023)</w:t>
        </w:r>
        <w:r w:rsidR="00120366">
          <w:rPr>
            <w:noProof/>
            <w:webHidden/>
          </w:rPr>
          <w:tab/>
        </w:r>
        <w:r w:rsidR="00120366">
          <w:rPr>
            <w:noProof/>
            <w:webHidden/>
          </w:rPr>
          <w:fldChar w:fldCharType="begin"/>
        </w:r>
        <w:r w:rsidR="00120366">
          <w:rPr>
            <w:noProof/>
            <w:webHidden/>
          </w:rPr>
          <w:instrText xml:space="preserve"> PAGEREF _Toc175566373 \h </w:instrText>
        </w:r>
        <w:r w:rsidR="00120366">
          <w:rPr>
            <w:noProof/>
            <w:webHidden/>
          </w:rPr>
        </w:r>
        <w:r w:rsidR="00120366">
          <w:rPr>
            <w:noProof/>
            <w:webHidden/>
          </w:rPr>
          <w:fldChar w:fldCharType="separate"/>
        </w:r>
        <w:r w:rsidR="00120366">
          <w:rPr>
            <w:noProof/>
            <w:webHidden/>
          </w:rPr>
          <w:t>19</w:t>
        </w:r>
        <w:r w:rsidR="00120366">
          <w:rPr>
            <w:noProof/>
            <w:webHidden/>
          </w:rPr>
          <w:fldChar w:fldCharType="end"/>
        </w:r>
      </w:hyperlink>
    </w:p>
    <w:p w14:paraId="27BB75F7" w14:textId="0B92CC82"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4" w:history="1">
        <w:r w:rsidR="00120366" w:rsidRPr="00E83F2F">
          <w:rPr>
            <w:rStyle w:val="Hyperlink"/>
            <w:noProof/>
          </w:rPr>
          <w:t>Tabel 3.1</w:t>
        </w:r>
        <w:r w:rsidR="00120366" w:rsidRPr="00E83F2F">
          <w:rPr>
            <w:rStyle w:val="Hyperlink"/>
            <w:noProof/>
            <w:lang w:val="en-US"/>
          </w:rPr>
          <w:t xml:space="preserve"> Jadwal Kegiatan</w:t>
        </w:r>
        <w:r w:rsidR="00120366">
          <w:rPr>
            <w:noProof/>
            <w:webHidden/>
          </w:rPr>
          <w:tab/>
        </w:r>
        <w:r w:rsidR="00120366">
          <w:rPr>
            <w:noProof/>
            <w:webHidden/>
          </w:rPr>
          <w:fldChar w:fldCharType="begin"/>
        </w:r>
        <w:r w:rsidR="00120366">
          <w:rPr>
            <w:noProof/>
            <w:webHidden/>
          </w:rPr>
          <w:instrText xml:space="preserve"> PAGEREF _Toc175566374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5DA93A61" w14:textId="44443947"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5" w:history="1">
        <w:r w:rsidR="00120366" w:rsidRPr="00E83F2F">
          <w:rPr>
            <w:rStyle w:val="Hyperlink"/>
            <w:noProof/>
          </w:rPr>
          <w:t>Tabel 3.2</w:t>
        </w:r>
        <w:r w:rsidR="00120366" w:rsidRPr="00E83F2F">
          <w:rPr>
            <w:rStyle w:val="Hyperlink"/>
            <w:noProof/>
            <w:lang w:val="en-US"/>
          </w:rPr>
          <w:t xml:space="preserve"> Alat dan Bahan</w:t>
        </w:r>
        <w:r w:rsidR="00120366">
          <w:rPr>
            <w:noProof/>
            <w:webHidden/>
          </w:rPr>
          <w:tab/>
        </w:r>
        <w:r w:rsidR="00120366">
          <w:rPr>
            <w:noProof/>
            <w:webHidden/>
          </w:rPr>
          <w:fldChar w:fldCharType="begin"/>
        </w:r>
        <w:r w:rsidR="00120366">
          <w:rPr>
            <w:noProof/>
            <w:webHidden/>
          </w:rPr>
          <w:instrText xml:space="preserve"> PAGEREF _Toc175566375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4031772D" w14:textId="02A8780A"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6" w:history="1">
        <w:r w:rsidR="00120366" w:rsidRPr="00E83F2F">
          <w:rPr>
            <w:rStyle w:val="Hyperlink"/>
            <w:noProof/>
          </w:rPr>
          <w:t>Tabel 4.1</w:t>
        </w:r>
        <w:r w:rsidR="00120366" w:rsidRPr="00E83F2F">
          <w:rPr>
            <w:rStyle w:val="Hyperlink"/>
            <w:noProof/>
            <w:lang w:val="en-US"/>
          </w:rPr>
          <w:t xml:space="preserve"> Konfigurasi </w:t>
        </w:r>
        <w:r w:rsidR="00120366" w:rsidRPr="00E83F2F">
          <w:rPr>
            <w:rStyle w:val="Hyperlink"/>
            <w:i/>
            <w:noProof/>
            <w:lang w:val="en-US"/>
          </w:rPr>
          <w:t>FastLanguageModel.from_pretrained</w:t>
        </w:r>
        <w:r w:rsidR="00120366">
          <w:rPr>
            <w:noProof/>
            <w:webHidden/>
          </w:rPr>
          <w:tab/>
        </w:r>
        <w:r w:rsidR="00120366">
          <w:rPr>
            <w:noProof/>
            <w:webHidden/>
          </w:rPr>
          <w:fldChar w:fldCharType="begin"/>
        </w:r>
        <w:r w:rsidR="00120366">
          <w:rPr>
            <w:noProof/>
            <w:webHidden/>
          </w:rPr>
          <w:instrText xml:space="preserve"> PAGEREF _Toc175566376 \h </w:instrText>
        </w:r>
        <w:r w:rsidR="00120366">
          <w:rPr>
            <w:noProof/>
            <w:webHidden/>
          </w:rPr>
        </w:r>
        <w:r w:rsidR="00120366">
          <w:rPr>
            <w:noProof/>
            <w:webHidden/>
          </w:rPr>
          <w:fldChar w:fldCharType="separate"/>
        </w:r>
        <w:r w:rsidR="00120366">
          <w:rPr>
            <w:noProof/>
            <w:webHidden/>
          </w:rPr>
          <w:t>36</w:t>
        </w:r>
        <w:r w:rsidR="00120366">
          <w:rPr>
            <w:noProof/>
            <w:webHidden/>
          </w:rPr>
          <w:fldChar w:fldCharType="end"/>
        </w:r>
      </w:hyperlink>
    </w:p>
    <w:p w14:paraId="44B5CE51" w14:textId="14B55C44"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7" w:history="1">
        <w:r w:rsidR="00120366" w:rsidRPr="00E83F2F">
          <w:rPr>
            <w:rStyle w:val="Hyperlink"/>
            <w:noProof/>
          </w:rPr>
          <w:t>Tabel 4.2</w:t>
        </w:r>
        <w:r w:rsidR="00120366" w:rsidRPr="00E83F2F">
          <w:rPr>
            <w:rStyle w:val="Hyperlink"/>
            <w:noProof/>
            <w:lang w:val="en-US"/>
          </w:rPr>
          <w:t xml:space="preserve"> Konfigurasi FastLanguageModel.get_peft_model</w:t>
        </w:r>
        <w:r w:rsidR="00120366">
          <w:rPr>
            <w:noProof/>
            <w:webHidden/>
          </w:rPr>
          <w:tab/>
        </w:r>
        <w:r w:rsidR="00120366">
          <w:rPr>
            <w:noProof/>
            <w:webHidden/>
          </w:rPr>
          <w:fldChar w:fldCharType="begin"/>
        </w:r>
        <w:r w:rsidR="00120366">
          <w:rPr>
            <w:noProof/>
            <w:webHidden/>
          </w:rPr>
          <w:instrText xml:space="preserve"> PAGEREF _Toc175566377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DB8D285" w14:textId="0A71B7ED"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8" w:history="1">
        <w:r w:rsidR="00120366" w:rsidRPr="00E83F2F">
          <w:rPr>
            <w:rStyle w:val="Hyperlink"/>
            <w:noProof/>
          </w:rPr>
          <w:t>Tabel 4.3</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SFTTrainer</w:t>
        </w:r>
        <w:r w:rsidR="00120366">
          <w:rPr>
            <w:noProof/>
            <w:webHidden/>
          </w:rPr>
          <w:tab/>
        </w:r>
        <w:r w:rsidR="00120366">
          <w:rPr>
            <w:noProof/>
            <w:webHidden/>
          </w:rPr>
          <w:fldChar w:fldCharType="begin"/>
        </w:r>
        <w:r w:rsidR="00120366">
          <w:rPr>
            <w:noProof/>
            <w:webHidden/>
          </w:rPr>
          <w:instrText xml:space="preserve"> PAGEREF _Toc175566378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670EAAC" w14:textId="0A4FD406"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9" w:history="1">
        <w:r w:rsidR="00120366" w:rsidRPr="00E83F2F">
          <w:rPr>
            <w:rStyle w:val="Hyperlink"/>
            <w:noProof/>
          </w:rPr>
          <w:t>Tabel 4.4</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TrainingArguments</w:t>
        </w:r>
        <w:r w:rsidR="00120366">
          <w:rPr>
            <w:noProof/>
            <w:webHidden/>
          </w:rPr>
          <w:tab/>
        </w:r>
        <w:r w:rsidR="00120366">
          <w:rPr>
            <w:noProof/>
            <w:webHidden/>
          </w:rPr>
          <w:fldChar w:fldCharType="begin"/>
        </w:r>
        <w:r w:rsidR="00120366">
          <w:rPr>
            <w:noProof/>
            <w:webHidden/>
          </w:rPr>
          <w:instrText xml:space="preserve"> PAGEREF _Toc175566379 \h </w:instrText>
        </w:r>
        <w:r w:rsidR="00120366">
          <w:rPr>
            <w:noProof/>
            <w:webHidden/>
          </w:rPr>
        </w:r>
        <w:r w:rsidR="00120366">
          <w:rPr>
            <w:noProof/>
            <w:webHidden/>
          </w:rPr>
          <w:fldChar w:fldCharType="separate"/>
        </w:r>
        <w:r w:rsidR="00120366">
          <w:rPr>
            <w:noProof/>
            <w:webHidden/>
          </w:rPr>
          <w:t>38</w:t>
        </w:r>
        <w:r w:rsidR="00120366">
          <w:rPr>
            <w:noProof/>
            <w:webHidden/>
          </w:rPr>
          <w:fldChar w:fldCharType="end"/>
        </w:r>
      </w:hyperlink>
    </w:p>
    <w:p w14:paraId="34E77E5C" w14:textId="5CFCD1C6"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0" w:history="1">
        <w:r w:rsidR="00120366" w:rsidRPr="00E83F2F">
          <w:rPr>
            <w:rStyle w:val="Hyperlink"/>
            <w:noProof/>
          </w:rPr>
          <w:t xml:space="preserve">Tabel 4.5 Hasil dengan metode </w:t>
        </w:r>
        <w:r w:rsidR="00120366" w:rsidRPr="00E83F2F">
          <w:rPr>
            <w:rStyle w:val="Hyperlink"/>
            <w:i/>
            <w:noProof/>
          </w:rPr>
          <w:t>fine-tuning</w:t>
        </w:r>
        <w:r w:rsidR="00120366">
          <w:rPr>
            <w:noProof/>
            <w:webHidden/>
          </w:rPr>
          <w:tab/>
        </w:r>
        <w:r w:rsidR="00120366">
          <w:rPr>
            <w:noProof/>
            <w:webHidden/>
          </w:rPr>
          <w:fldChar w:fldCharType="begin"/>
        </w:r>
        <w:r w:rsidR="00120366">
          <w:rPr>
            <w:noProof/>
            <w:webHidden/>
          </w:rPr>
          <w:instrText xml:space="preserve"> PAGEREF _Toc175566380 \h </w:instrText>
        </w:r>
        <w:r w:rsidR="00120366">
          <w:rPr>
            <w:noProof/>
            <w:webHidden/>
          </w:rPr>
        </w:r>
        <w:r w:rsidR="00120366">
          <w:rPr>
            <w:noProof/>
            <w:webHidden/>
          </w:rPr>
          <w:fldChar w:fldCharType="separate"/>
        </w:r>
        <w:r w:rsidR="00120366">
          <w:rPr>
            <w:noProof/>
            <w:webHidden/>
          </w:rPr>
          <w:t>39</w:t>
        </w:r>
        <w:r w:rsidR="00120366">
          <w:rPr>
            <w:noProof/>
            <w:webHidden/>
          </w:rPr>
          <w:fldChar w:fldCharType="end"/>
        </w:r>
      </w:hyperlink>
    </w:p>
    <w:p w14:paraId="2FE759E7" w14:textId="13E150FE"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1" w:history="1">
        <w:r w:rsidR="00120366" w:rsidRPr="00E83F2F">
          <w:rPr>
            <w:rStyle w:val="Hyperlink"/>
            <w:noProof/>
          </w:rPr>
          <w:t>Tabel 4.6</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w:t>
        </w:r>
        <w:r w:rsidR="00120366" w:rsidRPr="00E83F2F">
          <w:rPr>
            <w:rStyle w:val="Hyperlink"/>
            <w:i/>
            <w:noProof/>
            <w:lang w:val="en-US"/>
          </w:rPr>
          <w:t>Fine-tuning</w:t>
        </w:r>
        <w:r w:rsidR="00120366">
          <w:rPr>
            <w:noProof/>
            <w:webHidden/>
          </w:rPr>
          <w:tab/>
        </w:r>
        <w:r w:rsidR="00120366">
          <w:rPr>
            <w:noProof/>
            <w:webHidden/>
          </w:rPr>
          <w:fldChar w:fldCharType="begin"/>
        </w:r>
        <w:r w:rsidR="00120366">
          <w:rPr>
            <w:noProof/>
            <w:webHidden/>
          </w:rPr>
          <w:instrText xml:space="preserve"> PAGEREF _Toc175566381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970BB86" w14:textId="01D873AD"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2" w:history="1">
        <w:r w:rsidR="00120366" w:rsidRPr="00E83F2F">
          <w:rPr>
            <w:rStyle w:val="Hyperlink"/>
            <w:noProof/>
          </w:rPr>
          <w:t>Tabel 4.7</w:t>
        </w:r>
        <w:r w:rsidR="00120366" w:rsidRPr="00E83F2F">
          <w:rPr>
            <w:rStyle w:val="Hyperlink"/>
            <w:noProof/>
            <w:lang w:val="en-US"/>
          </w:rPr>
          <w:t xml:space="preserve"> Hasil</w:t>
        </w:r>
        <w:r w:rsidR="00120366" w:rsidRPr="00E83F2F">
          <w:rPr>
            <w:rStyle w:val="Hyperlink"/>
            <w:noProof/>
          </w:rPr>
          <w:t xml:space="preserve"> dengan metode</w:t>
        </w:r>
        <w:r w:rsidR="00120366" w:rsidRPr="00E83F2F">
          <w:rPr>
            <w:rStyle w:val="Hyperlink"/>
            <w:noProof/>
            <w:lang w:val="en-US"/>
          </w:rPr>
          <w:t xml:space="preserve"> RAG</w:t>
        </w:r>
        <w:r w:rsidR="00120366">
          <w:rPr>
            <w:noProof/>
            <w:webHidden/>
          </w:rPr>
          <w:tab/>
        </w:r>
        <w:r w:rsidR="00120366">
          <w:rPr>
            <w:noProof/>
            <w:webHidden/>
          </w:rPr>
          <w:fldChar w:fldCharType="begin"/>
        </w:r>
        <w:r w:rsidR="00120366">
          <w:rPr>
            <w:noProof/>
            <w:webHidden/>
          </w:rPr>
          <w:instrText xml:space="preserve"> PAGEREF _Toc175566382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4D6DDE4" w14:textId="4E512295"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3" w:history="1">
        <w:r w:rsidR="00120366" w:rsidRPr="00E83F2F">
          <w:rPr>
            <w:rStyle w:val="Hyperlink"/>
            <w:noProof/>
          </w:rPr>
          <w:t>Tabel 4.8</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RAG</w:t>
        </w:r>
        <w:r w:rsidR="00120366">
          <w:rPr>
            <w:noProof/>
            <w:webHidden/>
          </w:rPr>
          <w:tab/>
        </w:r>
        <w:r w:rsidR="00120366">
          <w:rPr>
            <w:noProof/>
            <w:webHidden/>
          </w:rPr>
          <w:fldChar w:fldCharType="begin"/>
        </w:r>
        <w:r w:rsidR="00120366">
          <w:rPr>
            <w:noProof/>
            <w:webHidden/>
          </w:rPr>
          <w:instrText xml:space="preserve"> PAGEREF _Toc175566383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520B6857" w14:textId="33C6CF31"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4" w:history="1">
        <w:r w:rsidR="00120366" w:rsidRPr="00E83F2F">
          <w:rPr>
            <w:rStyle w:val="Hyperlink"/>
            <w:noProof/>
          </w:rPr>
          <w:t>Tabel 4.9 Tabel Kategori Nilai Metrik ROUGE (Walker II, 2024)</w:t>
        </w:r>
        <w:r w:rsidR="00120366">
          <w:rPr>
            <w:noProof/>
            <w:webHidden/>
          </w:rPr>
          <w:tab/>
        </w:r>
        <w:r w:rsidR="00120366">
          <w:rPr>
            <w:noProof/>
            <w:webHidden/>
          </w:rPr>
          <w:fldChar w:fldCharType="begin"/>
        </w:r>
        <w:r w:rsidR="00120366">
          <w:rPr>
            <w:noProof/>
            <w:webHidden/>
          </w:rPr>
          <w:instrText xml:space="preserve"> PAGEREF _Toc175566384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1AAEBCC1" w14:textId="1F4FDD72" w:rsidR="00120366" w:rsidRDefault="003B4EF3"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5" w:history="1">
        <w:r w:rsidR="00120366" w:rsidRPr="00E83F2F">
          <w:rPr>
            <w:rStyle w:val="Hyperlink"/>
            <w:noProof/>
          </w:rPr>
          <w:t xml:space="preserve">Tabel 4.10 Hitungan Waktu pada model saat </w:t>
        </w:r>
        <w:r w:rsidR="00120366" w:rsidRPr="00E83F2F">
          <w:rPr>
            <w:rStyle w:val="Hyperlink"/>
            <w:i/>
            <w:noProof/>
          </w:rPr>
          <w:t>fine-tuning</w:t>
        </w:r>
        <w:r w:rsidR="00120366" w:rsidRPr="00E83F2F">
          <w:rPr>
            <w:rStyle w:val="Hyperlink"/>
            <w:noProof/>
          </w:rPr>
          <w:t xml:space="preserve"> dan menjalankan RAG</w:t>
        </w:r>
        <w:r w:rsidR="00120366">
          <w:rPr>
            <w:noProof/>
            <w:webHidden/>
          </w:rPr>
          <w:tab/>
        </w:r>
        <w:r w:rsidR="00120366">
          <w:rPr>
            <w:noProof/>
            <w:webHidden/>
          </w:rPr>
          <w:fldChar w:fldCharType="begin"/>
        </w:r>
        <w:r w:rsidR="00120366">
          <w:rPr>
            <w:noProof/>
            <w:webHidden/>
          </w:rPr>
          <w:instrText xml:space="preserve"> PAGEREF _Toc175566385 \h </w:instrText>
        </w:r>
        <w:r w:rsidR="00120366">
          <w:rPr>
            <w:noProof/>
            <w:webHidden/>
          </w:rPr>
        </w:r>
        <w:r w:rsidR="00120366">
          <w:rPr>
            <w:noProof/>
            <w:webHidden/>
          </w:rPr>
          <w:fldChar w:fldCharType="separate"/>
        </w:r>
        <w:r w:rsidR="00120366">
          <w:rPr>
            <w:noProof/>
            <w:webHidden/>
          </w:rPr>
          <w:t>45</w:t>
        </w:r>
        <w:r w:rsidR="00120366">
          <w:rPr>
            <w:noProof/>
            <w:webHidden/>
          </w:rPr>
          <w:fldChar w:fldCharType="end"/>
        </w:r>
      </w:hyperlink>
    </w:p>
    <w:p w14:paraId="1775830B" w14:textId="3C8C083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5566410"/>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EA9EC9F" w14:textId="1E496414" w:rsidR="0003132A" w:rsidRDefault="00041F3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5566386" w:history="1">
        <w:r w:rsidR="0003132A" w:rsidRPr="002D4BB8">
          <w:rPr>
            <w:rStyle w:val="Hyperlink"/>
            <w:noProof/>
          </w:rPr>
          <w:t>Gambar 2.1</w:t>
        </w:r>
        <w:r w:rsidR="0003132A" w:rsidRPr="002D4BB8">
          <w:rPr>
            <w:rStyle w:val="Hyperlink"/>
            <w:noProof/>
            <w:lang w:val="en-US"/>
          </w:rPr>
          <w:t xml:space="preserve"> </w:t>
        </w:r>
        <w:r w:rsidR="0003132A" w:rsidRPr="002D4BB8">
          <w:rPr>
            <w:rStyle w:val="Hyperlink"/>
            <w:noProof/>
          </w:rPr>
          <w:t>Perbandingan performa</w:t>
        </w:r>
        <w:r w:rsidR="0003132A" w:rsidRPr="002D4BB8">
          <w:rPr>
            <w:rStyle w:val="Hyperlink"/>
            <w:noProof/>
            <w:lang w:val="en-US"/>
          </w:rPr>
          <w:t xml:space="preserve"> pada Model</w:t>
        </w:r>
        <w:r w:rsidR="0003132A" w:rsidRPr="002D4BB8">
          <w:rPr>
            <w:rStyle w:val="Hyperlink"/>
            <w:noProof/>
          </w:rPr>
          <w:t xml:space="preserve"> Mistral 7B dengan Llama2</w:t>
        </w:r>
        <w:r w:rsidR="0003132A">
          <w:rPr>
            <w:noProof/>
            <w:webHidden/>
          </w:rPr>
          <w:tab/>
        </w:r>
        <w:r w:rsidR="0003132A">
          <w:rPr>
            <w:noProof/>
            <w:webHidden/>
          </w:rPr>
          <w:fldChar w:fldCharType="begin"/>
        </w:r>
        <w:r w:rsidR="0003132A">
          <w:rPr>
            <w:noProof/>
            <w:webHidden/>
          </w:rPr>
          <w:instrText xml:space="preserve"> PAGEREF _Toc175566386 \h </w:instrText>
        </w:r>
        <w:r w:rsidR="0003132A">
          <w:rPr>
            <w:noProof/>
            <w:webHidden/>
          </w:rPr>
        </w:r>
        <w:r w:rsidR="0003132A">
          <w:rPr>
            <w:noProof/>
            <w:webHidden/>
          </w:rPr>
          <w:fldChar w:fldCharType="separate"/>
        </w:r>
        <w:r w:rsidR="0003132A">
          <w:rPr>
            <w:noProof/>
            <w:webHidden/>
          </w:rPr>
          <w:t>11</w:t>
        </w:r>
        <w:r w:rsidR="0003132A">
          <w:rPr>
            <w:noProof/>
            <w:webHidden/>
          </w:rPr>
          <w:fldChar w:fldCharType="end"/>
        </w:r>
      </w:hyperlink>
    </w:p>
    <w:p w14:paraId="07E77824" w14:textId="6CF9C17E"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7" w:history="1">
        <w:r w:rsidR="0003132A" w:rsidRPr="002D4BB8">
          <w:rPr>
            <w:rStyle w:val="Hyperlink"/>
            <w:noProof/>
          </w:rPr>
          <w:t>Gambar 2.2</w:t>
        </w:r>
        <w:r w:rsidR="0003132A" w:rsidRPr="002D4BB8">
          <w:rPr>
            <w:rStyle w:val="Hyperlink"/>
            <w:noProof/>
            <w:lang w:val="en-US"/>
          </w:rPr>
          <w:t xml:space="preserve"> </w:t>
        </w:r>
        <w:r w:rsidR="0003132A" w:rsidRPr="002D4BB8">
          <w:rPr>
            <w:rStyle w:val="Hyperlink"/>
            <w:noProof/>
          </w:rPr>
          <w:t xml:space="preserve">Alur </w:t>
        </w:r>
        <w:r w:rsidR="0003132A" w:rsidRPr="002D4BB8">
          <w:rPr>
            <w:rStyle w:val="Hyperlink"/>
            <w:i/>
            <w:noProof/>
          </w:rPr>
          <w:t xml:space="preserve">Fine-tuning </w:t>
        </w:r>
        <w:r w:rsidR="0003132A" w:rsidRPr="002D4BB8">
          <w:rPr>
            <w:rStyle w:val="Hyperlink"/>
            <w:noProof/>
          </w:rPr>
          <w:t>model</w:t>
        </w:r>
        <w:r w:rsidR="0003132A" w:rsidRPr="002D4BB8">
          <w:rPr>
            <w:rStyle w:val="Hyperlink"/>
            <w:noProof/>
            <w:lang w:val="en-US"/>
          </w:rPr>
          <w:t xml:space="preserve"> (Sumber: Fatyanosa, 2020)</w:t>
        </w:r>
        <w:r w:rsidR="0003132A">
          <w:rPr>
            <w:noProof/>
            <w:webHidden/>
          </w:rPr>
          <w:tab/>
        </w:r>
        <w:r w:rsidR="0003132A">
          <w:rPr>
            <w:noProof/>
            <w:webHidden/>
          </w:rPr>
          <w:fldChar w:fldCharType="begin"/>
        </w:r>
        <w:r w:rsidR="0003132A">
          <w:rPr>
            <w:noProof/>
            <w:webHidden/>
          </w:rPr>
          <w:instrText xml:space="preserve"> PAGEREF _Toc175566387 \h </w:instrText>
        </w:r>
        <w:r w:rsidR="0003132A">
          <w:rPr>
            <w:noProof/>
            <w:webHidden/>
          </w:rPr>
        </w:r>
        <w:r w:rsidR="0003132A">
          <w:rPr>
            <w:noProof/>
            <w:webHidden/>
          </w:rPr>
          <w:fldChar w:fldCharType="separate"/>
        </w:r>
        <w:r w:rsidR="0003132A">
          <w:rPr>
            <w:noProof/>
            <w:webHidden/>
          </w:rPr>
          <w:t>14</w:t>
        </w:r>
        <w:r w:rsidR="0003132A">
          <w:rPr>
            <w:noProof/>
            <w:webHidden/>
          </w:rPr>
          <w:fldChar w:fldCharType="end"/>
        </w:r>
      </w:hyperlink>
    </w:p>
    <w:p w14:paraId="55F8B19A" w14:textId="61F9F90E"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8" w:history="1">
        <w:r w:rsidR="0003132A" w:rsidRPr="002D4BB8">
          <w:rPr>
            <w:rStyle w:val="Hyperlink"/>
            <w:noProof/>
          </w:rPr>
          <w:t>Gambar 2.3</w:t>
        </w:r>
        <w:r w:rsidR="0003132A" w:rsidRPr="002D4BB8">
          <w:rPr>
            <w:rStyle w:val="Hyperlink"/>
            <w:noProof/>
            <w:lang w:val="en-ID"/>
          </w:rPr>
          <w:t xml:space="preserve"> Arsitektur pada </w:t>
        </w:r>
        <w:r w:rsidR="0003132A" w:rsidRPr="002D4BB8">
          <w:rPr>
            <w:rStyle w:val="Hyperlink"/>
            <w:i/>
            <w:noProof/>
            <w:lang w:val="en-ID"/>
          </w:rPr>
          <w:t>Retrieval augmented generation</w:t>
        </w:r>
        <w:r w:rsidR="0003132A" w:rsidRPr="002D4BB8">
          <w:rPr>
            <w:rStyle w:val="Hyperlink"/>
            <w:noProof/>
            <w:lang w:val="en-ID"/>
          </w:rPr>
          <w:t xml:space="preserve"> (RAG)</w:t>
        </w:r>
        <w:r w:rsidR="0003132A">
          <w:rPr>
            <w:noProof/>
            <w:webHidden/>
          </w:rPr>
          <w:tab/>
        </w:r>
        <w:r w:rsidR="0003132A">
          <w:rPr>
            <w:noProof/>
            <w:webHidden/>
          </w:rPr>
          <w:fldChar w:fldCharType="begin"/>
        </w:r>
        <w:r w:rsidR="0003132A">
          <w:rPr>
            <w:noProof/>
            <w:webHidden/>
          </w:rPr>
          <w:instrText xml:space="preserve"> PAGEREF _Toc175566388 \h </w:instrText>
        </w:r>
        <w:r w:rsidR="0003132A">
          <w:rPr>
            <w:noProof/>
            <w:webHidden/>
          </w:rPr>
        </w:r>
        <w:r w:rsidR="0003132A">
          <w:rPr>
            <w:noProof/>
            <w:webHidden/>
          </w:rPr>
          <w:fldChar w:fldCharType="separate"/>
        </w:r>
        <w:r w:rsidR="0003132A">
          <w:rPr>
            <w:noProof/>
            <w:webHidden/>
          </w:rPr>
          <w:t>16</w:t>
        </w:r>
        <w:r w:rsidR="0003132A">
          <w:rPr>
            <w:noProof/>
            <w:webHidden/>
          </w:rPr>
          <w:fldChar w:fldCharType="end"/>
        </w:r>
      </w:hyperlink>
    </w:p>
    <w:p w14:paraId="40C24773" w14:textId="481CAECE"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9" w:history="1">
        <w:r w:rsidR="0003132A" w:rsidRPr="002D4BB8">
          <w:rPr>
            <w:rStyle w:val="Hyperlink"/>
            <w:noProof/>
          </w:rPr>
          <w:t>Gambar 2.4</w:t>
        </w:r>
        <w:r w:rsidR="0003132A" w:rsidRPr="002D4BB8">
          <w:rPr>
            <w:rStyle w:val="Hyperlink"/>
            <w:noProof/>
            <w:lang w:val="en-US"/>
          </w:rPr>
          <w:t xml:space="preserve"> Tipe data LLM terkuantisasi (Sumber: Neves, 2023)</w:t>
        </w:r>
        <w:r w:rsidR="0003132A">
          <w:rPr>
            <w:noProof/>
            <w:webHidden/>
          </w:rPr>
          <w:tab/>
        </w:r>
        <w:r w:rsidR="0003132A">
          <w:rPr>
            <w:noProof/>
            <w:webHidden/>
          </w:rPr>
          <w:fldChar w:fldCharType="begin"/>
        </w:r>
        <w:r w:rsidR="0003132A">
          <w:rPr>
            <w:noProof/>
            <w:webHidden/>
          </w:rPr>
          <w:instrText xml:space="preserve"> PAGEREF _Toc175566389 \h </w:instrText>
        </w:r>
        <w:r w:rsidR="0003132A">
          <w:rPr>
            <w:noProof/>
            <w:webHidden/>
          </w:rPr>
        </w:r>
        <w:r w:rsidR="0003132A">
          <w:rPr>
            <w:noProof/>
            <w:webHidden/>
          </w:rPr>
          <w:fldChar w:fldCharType="separate"/>
        </w:r>
        <w:r w:rsidR="0003132A">
          <w:rPr>
            <w:noProof/>
            <w:webHidden/>
          </w:rPr>
          <w:t>17</w:t>
        </w:r>
        <w:r w:rsidR="0003132A">
          <w:rPr>
            <w:noProof/>
            <w:webHidden/>
          </w:rPr>
          <w:fldChar w:fldCharType="end"/>
        </w:r>
      </w:hyperlink>
    </w:p>
    <w:p w14:paraId="783BCCD5" w14:textId="2D4CD1E4"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0" w:history="1">
        <w:r w:rsidR="0003132A" w:rsidRPr="002D4BB8">
          <w:rPr>
            <w:rStyle w:val="Hyperlink"/>
            <w:noProof/>
          </w:rPr>
          <w:t>Gambar 2.5</w:t>
        </w:r>
        <w:r w:rsidR="0003132A" w:rsidRPr="002D4BB8">
          <w:rPr>
            <w:rStyle w:val="Hyperlink"/>
            <w:noProof/>
            <w:lang w:val="en-US"/>
          </w:rPr>
          <w:t xml:space="preserve"> Format numerik bfloat16 (Sumber: Neves, 2023)</w:t>
        </w:r>
        <w:r w:rsidR="0003132A">
          <w:rPr>
            <w:noProof/>
            <w:webHidden/>
          </w:rPr>
          <w:tab/>
        </w:r>
        <w:r w:rsidR="0003132A">
          <w:rPr>
            <w:noProof/>
            <w:webHidden/>
          </w:rPr>
          <w:fldChar w:fldCharType="begin"/>
        </w:r>
        <w:r w:rsidR="0003132A">
          <w:rPr>
            <w:noProof/>
            <w:webHidden/>
          </w:rPr>
          <w:instrText xml:space="preserve"> PAGEREF _Toc175566390 \h </w:instrText>
        </w:r>
        <w:r w:rsidR="0003132A">
          <w:rPr>
            <w:noProof/>
            <w:webHidden/>
          </w:rPr>
        </w:r>
        <w:r w:rsidR="0003132A">
          <w:rPr>
            <w:noProof/>
            <w:webHidden/>
          </w:rPr>
          <w:fldChar w:fldCharType="separate"/>
        </w:r>
        <w:r w:rsidR="0003132A">
          <w:rPr>
            <w:noProof/>
            <w:webHidden/>
          </w:rPr>
          <w:t>18</w:t>
        </w:r>
        <w:r w:rsidR="0003132A">
          <w:rPr>
            <w:noProof/>
            <w:webHidden/>
          </w:rPr>
          <w:fldChar w:fldCharType="end"/>
        </w:r>
      </w:hyperlink>
    </w:p>
    <w:p w14:paraId="292E0137" w14:textId="4BA757DA"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1" w:history="1">
        <w:r w:rsidR="0003132A" w:rsidRPr="002D4BB8">
          <w:rPr>
            <w:rStyle w:val="Hyperlink"/>
            <w:noProof/>
          </w:rPr>
          <w:t>Gambar 3.1</w:t>
        </w:r>
        <w:r w:rsidR="0003132A" w:rsidRPr="002D4BB8">
          <w:rPr>
            <w:rStyle w:val="Hyperlink"/>
            <w:noProof/>
            <w:lang w:val="en-US"/>
          </w:rPr>
          <w:t xml:space="preserve"> </w:t>
        </w:r>
        <w:r w:rsidR="0003132A" w:rsidRPr="002D4BB8">
          <w:rPr>
            <w:rStyle w:val="Hyperlink"/>
            <w:i/>
            <w:noProof/>
          </w:rPr>
          <w:t>Flowchart</w:t>
        </w:r>
        <w:r w:rsidR="0003132A" w:rsidRPr="002D4BB8">
          <w:rPr>
            <w:rStyle w:val="Hyperlink"/>
            <w:noProof/>
          </w:rPr>
          <w:t xml:space="preserve"> Alur Penelitian</w:t>
        </w:r>
        <w:r w:rsidR="0003132A">
          <w:rPr>
            <w:noProof/>
            <w:webHidden/>
          </w:rPr>
          <w:tab/>
        </w:r>
        <w:r w:rsidR="0003132A">
          <w:rPr>
            <w:noProof/>
            <w:webHidden/>
          </w:rPr>
          <w:fldChar w:fldCharType="begin"/>
        </w:r>
        <w:r w:rsidR="0003132A">
          <w:rPr>
            <w:noProof/>
            <w:webHidden/>
          </w:rPr>
          <w:instrText xml:space="preserve"> PAGEREF _Toc175566391 \h </w:instrText>
        </w:r>
        <w:r w:rsidR="0003132A">
          <w:rPr>
            <w:noProof/>
            <w:webHidden/>
          </w:rPr>
        </w:r>
        <w:r w:rsidR="0003132A">
          <w:rPr>
            <w:noProof/>
            <w:webHidden/>
          </w:rPr>
          <w:fldChar w:fldCharType="separate"/>
        </w:r>
        <w:r w:rsidR="0003132A">
          <w:rPr>
            <w:noProof/>
            <w:webHidden/>
          </w:rPr>
          <w:t>25</w:t>
        </w:r>
        <w:r w:rsidR="0003132A">
          <w:rPr>
            <w:noProof/>
            <w:webHidden/>
          </w:rPr>
          <w:fldChar w:fldCharType="end"/>
        </w:r>
      </w:hyperlink>
    </w:p>
    <w:p w14:paraId="64F15BF1" w14:textId="29AF574B"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2" w:history="1">
        <w:r w:rsidR="0003132A" w:rsidRPr="002D4BB8">
          <w:rPr>
            <w:rStyle w:val="Hyperlink"/>
            <w:noProof/>
          </w:rPr>
          <w:t>Gambar 3.2</w:t>
        </w:r>
        <w:r w:rsidR="0003132A" w:rsidRPr="002D4BB8">
          <w:rPr>
            <w:rStyle w:val="Hyperlink"/>
            <w:noProof/>
            <w:lang w:val="en-US"/>
          </w:rPr>
          <w:t xml:space="preserve"> Alur Pelatihan pada LLM (Sumber: Benveniste, 2023)</w:t>
        </w:r>
        <w:r w:rsidR="0003132A">
          <w:rPr>
            <w:noProof/>
            <w:webHidden/>
          </w:rPr>
          <w:tab/>
        </w:r>
        <w:r w:rsidR="0003132A">
          <w:rPr>
            <w:noProof/>
            <w:webHidden/>
          </w:rPr>
          <w:fldChar w:fldCharType="begin"/>
        </w:r>
        <w:r w:rsidR="0003132A">
          <w:rPr>
            <w:noProof/>
            <w:webHidden/>
          </w:rPr>
          <w:instrText xml:space="preserve"> PAGEREF _Toc175566392 \h </w:instrText>
        </w:r>
        <w:r w:rsidR="0003132A">
          <w:rPr>
            <w:noProof/>
            <w:webHidden/>
          </w:rPr>
        </w:r>
        <w:r w:rsidR="0003132A">
          <w:rPr>
            <w:noProof/>
            <w:webHidden/>
          </w:rPr>
          <w:fldChar w:fldCharType="separate"/>
        </w:r>
        <w:r w:rsidR="0003132A">
          <w:rPr>
            <w:noProof/>
            <w:webHidden/>
          </w:rPr>
          <w:t>26</w:t>
        </w:r>
        <w:r w:rsidR="0003132A">
          <w:rPr>
            <w:noProof/>
            <w:webHidden/>
          </w:rPr>
          <w:fldChar w:fldCharType="end"/>
        </w:r>
      </w:hyperlink>
    </w:p>
    <w:p w14:paraId="1A6118E6" w14:textId="3BF91246"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3" w:history="1">
        <w:r w:rsidR="0003132A" w:rsidRPr="002D4BB8">
          <w:rPr>
            <w:rStyle w:val="Hyperlink"/>
            <w:noProof/>
          </w:rPr>
          <w:t>Gambar 3.3</w:t>
        </w:r>
        <w:r w:rsidR="0003132A" w:rsidRPr="002D4BB8">
          <w:rPr>
            <w:rStyle w:val="Hyperlink"/>
            <w:noProof/>
            <w:lang w:val="en-US"/>
          </w:rPr>
          <w:t xml:space="preserve"> Alur Pada RAG (Sumber: Benveniste, 2023)</w:t>
        </w:r>
        <w:r w:rsidR="0003132A">
          <w:rPr>
            <w:noProof/>
            <w:webHidden/>
          </w:rPr>
          <w:tab/>
        </w:r>
        <w:r w:rsidR="0003132A">
          <w:rPr>
            <w:noProof/>
            <w:webHidden/>
          </w:rPr>
          <w:fldChar w:fldCharType="begin"/>
        </w:r>
        <w:r w:rsidR="0003132A">
          <w:rPr>
            <w:noProof/>
            <w:webHidden/>
          </w:rPr>
          <w:instrText xml:space="preserve"> PAGEREF _Toc175566393 \h </w:instrText>
        </w:r>
        <w:r w:rsidR="0003132A">
          <w:rPr>
            <w:noProof/>
            <w:webHidden/>
          </w:rPr>
        </w:r>
        <w:r w:rsidR="0003132A">
          <w:rPr>
            <w:noProof/>
            <w:webHidden/>
          </w:rPr>
          <w:fldChar w:fldCharType="separate"/>
        </w:r>
        <w:r w:rsidR="0003132A">
          <w:rPr>
            <w:noProof/>
            <w:webHidden/>
          </w:rPr>
          <w:t>28</w:t>
        </w:r>
        <w:r w:rsidR="0003132A">
          <w:rPr>
            <w:noProof/>
            <w:webHidden/>
          </w:rPr>
          <w:fldChar w:fldCharType="end"/>
        </w:r>
      </w:hyperlink>
    </w:p>
    <w:p w14:paraId="1A04FC0F" w14:textId="60ED1AF1"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4" w:history="1">
        <w:r w:rsidR="0003132A" w:rsidRPr="002D4BB8">
          <w:rPr>
            <w:rStyle w:val="Hyperlink"/>
            <w:noProof/>
          </w:rPr>
          <w:t>Gambar 3.4</w:t>
        </w:r>
        <w:r w:rsidR="0003132A" w:rsidRPr="002D4BB8">
          <w:rPr>
            <w:rStyle w:val="Hyperlink"/>
            <w:noProof/>
            <w:lang w:val="en-US"/>
          </w:rPr>
          <w:t xml:space="preserve"> Pipa pengideksan pada RAG (Sumber: Benveniste, 2023)</w:t>
        </w:r>
        <w:r w:rsidR="0003132A">
          <w:rPr>
            <w:noProof/>
            <w:webHidden/>
          </w:rPr>
          <w:tab/>
        </w:r>
        <w:r w:rsidR="0003132A">
          <w:rPr>
            <w:noProof/>
            <w:webHidden/>
          </w:rPr>
          <w:fldChar w:fldCharType="begin"/>
        </w:r>
        <w:r w:rsidR="0003132A">
          <w:rPr>
            <w:noProof/>
            <w:webHidden/>
          </w:rPr>
          <w:instrText xml:space="preserve"> PAGEREF _Toc175566394 \h </w:instrText>
        </w:r>
        <w:r w:rsidR="0003132A">
          <w:rPr>
            <w:noProof/>
            <w:webHidden/>
          </w:rPr>
        </w:r>
        <w:r w:rsidR="0003132A">
          <w:rPr>
            <w:noProof/>
            <w:webHidden/>
          </w:rPr>
          <w:fldChar w:fldCharType="separate"/>
        </w:r>
        <w:r w:rsidR="0003132A">
          <w:rPr>
            <w:noProof/>
            <w:webHidden/>
          </w:rPr>
          <w:t>29</w:t>
        </w:r>
        <w:r w:rsidR="0003132A">
          <w:rPr>
            <w:noProof/>
            <w:webHidden/>
          </w:rPr>
          <w:fldChar w:fldCharType="end"/>
        </w:r>
      </w:hyperlink>
    </w:p>
    <w:p w14:paraId="4C469062" w14:textId="433B5B67"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5" w:history="1">
        <w:r w:rsidR="0003132A" w:rsidRPr="002D4BB8">
          <w:rPr>
            <w:rStyle w:val="Hyperlink"/>
            <w:noProof/>
          </w:rPr>
          <w:t>Gambar 3.5</w:t>
        </w:r>
        <w:r w:rsidR="0003132A" w:rsidRPr="002D4BB8">
          <w:rPr>
            <w:rStyle w:val="Hyperlink"/>
            <w:noProof/>
            <w:lang w:val="en-US"/>
          </w:rPr>
          <w:t xml:space="preserve"> Desain UI Chatbot menggunakan Gradio (www.gradio.app, 2024)</w:t>
        </w:r>
        <w:r w:rsidR="0003132A">
          <w:rPr>
            <w:noProof/>
            <w:webHidden/>
          </w:rPr>
          <w:tab/>
        </w:r>
        <w:r w:rsidR="0003132A">
          <w:rPr>
            <w:noProof/>
            <w:webHidden/>
          </w:rPr>
          <w:fldChar w:fldCharType="begin"/>
        </w:r>
        <w:r w:rsidR="0003132A">
          <w:rPr>
            <w:noProof/>
            <w:webHidden/>
          </w:rPr>
          <w:instrText xml:space="preserve"> PAGEREF _Toc175566395 \h </w:instrText>
        </w:r>
        <w:r w:rsidR="0003132A">
          <w:rPr>
            <w:noProof/>
            <w:webHidden/>
          </w:rPr>
        </w:r>
        <w:r w:rsidR="0003132A">
          <w:rPr>
            <w:noProof/>
            <w:webHidden/>
          </w:rPr>
          <w:fldChar w:fldCharType="separate"/>
        </w:r>
        <w:r w:rsidR="0003132A">
          <w:rPr>
            <w:noProof/>
            <w:webHidden/>
          </w:rPr>
          <w:t>32</w:t>
        </w:r>
        <w:r w:rsidR="0003132A">
          <w:rPr>
            <w:noProof/>
            <w:webHidden/>
          </w:rPr>
          <w:fldChar w:fldCharType="end"/>
        </w:r>
      </w:hyperlink>
    </w:p>
    <w:p w14:paraId="4A1DDDA3" w14:textId="5ACDD1E8"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6" w:history="1">
        <w:r w:rsidR="0003132A" w:rsidRPr="002D4BB8">
          <w:rPr>
            <w:rStyle w:val="Hyperlink"/>
            <w:noProof/>
          </w:rPr>
          <w:t>Gambar 4.1</w:t>
        </w:r>
        <w:r w:rsidR="0003132A" w:rsidRPr="002D4BB8">
          <w:rPr>
            <w:rStyle w:val="Hyperlink"/>
            <w:noProof/>
            <w:lang w:val="en-US"/>
          </w:rPr>
          <w:t xml:space="preserve"> Contoh Hasil inferensi Chatbot menggunakan desain Gradio UI</w:t>
        </w:r>
        <w:r w:rsidR="0003132A">
          <w:rPr>
            <w:noProof/>
            <w:webHidden/>
          </w:rPr>
          <w:tab/>
        </w:r>
        <w:r w:rsidR="0003132A">
          <w:rPr>
            <w:noProof/>
            <w:webHidden/>
          </w:rPr>
          <w:fldChar w:fldCharType="begin"/>
        </w:r>
        <w:r w:rsidR="0003132A">
          <w:rPr>
            <w:noProof/>
            <w:webHidden/>
          </w:rPr>
          <w:instrText xml:space="preserve"> PAGEREF _Toc175566396 \h </w:instrText>
        </w:r>
        <w:r w:rsidR="0003132A">
          <w:rPr>
            <w:noProof/>
            <w:webHidden/>
          </w:rPr>
        </w:r>
        <w:r w:rsidR="0003132A">
          <w:rPr>
            <w:noProof/>
            <w:webHidden/>
          </w:rPr>
          <w:fldChar w:fldCharType="separate"/>
        </w:r>
        <w:r w:rsidR="0003132A">
          <w:rPr>
            <w:noProof/>
            <w:webHidden/>
          </w:rPr>
          <w:t>34</w:t>
        </w:r>
        <w:r w:rsidR="0003132A">
          <w:rPr>
            <w:noProof/>
            <w:webHidden/>
          </w:rPr>
          <w:fldChar w:fldCharType="end"/>
        </w:r>
      </w:hyperlink>
    </w:p>
    <w:p w14:paraId="76CC8E7A" w14:textId="7117B53E"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7" w:history="1">
        <w:r w:rsidR="0003132A" w:rsidRPr="002D4BB8">
          <w:rPr>
            <w:rStyle w:val="Hyperlink"/>
            <w:noProof/>
          </w:rPr>
          <w:t>Gambar 4.2</w:t>
        </w:r>
        <w:r w:rsidR="0003132A" w:rsidRPr="002D4BB8">
          <w:rPr>
            <w:rStyle w:val="Hyperlink"/>
            <w:noProof/>
            <w:lang w:val="en-US"/>
          </w:rPr>
          <w:t xml:space="preserve"> Proses </w:t>
        </w:r>
        <w:r w:rsidR="0003132A" w:rsidRPr="002D4BB8">
          <w:rPr>
            <w:rStyle w:val="Hyperlink"/>
            <w:i/>
            <w:noProof/>
            <w:lang w:val="en-US"/>
          </w:rPr>
          <w:t xml:space="preserve">Fine-tuning </w:t>
        </w:r>
        <w:r w:rsidR="0003132A" w:rsidRPr="002D4BB8">
          <w:rPr>
            <w:rStyle w:val="Hyperlink"/>
            <w:noProof/>
            <w:lang w:val="en-US"/>
          </w:rPr>
          <w:t>pada Model Mistral 7B</w:t>
        </w:r>
        <w:r w:rsidR="0003132A">
          <w:rPr>
            <w:noProof/>
            <w:webHidden/>
          </w:rPr>
          <w:tab/>
        </w:r>
        <w:r w:rsidR="0003132A">
          <w:rPr>
            <w:noProof/>
            <w:webHidden/>
          </w:rPr>
          <w:fldChar w:fldCharType="begin"/>
        </w:r>
        <w:r w:rsidR="0003132A">
          <w:rPr>
            <w:noProof/>
            <w:webHidden/>
          </w:rPr>
          <w:instrText xml:space="preserve"> PAGEREF _Toc175566397 \h </w:instrText>
        </w:r>
        <w:r w:rsidR="0003132A">
          <w:rPr>
            <w:noProof/>
            <w:webHidden/>
          </w:rPr>
        </w:r>
        <w:r w:rsidR="0003132A">
          <w:rPr>
            <w:noProof/>
            <w:webHidden/>
          </w:rPr>
          <w:fldChar w:fldCharType="separate"/>
        </w:r>
        <w:r w:rsidR="0003132A">
          <w:rPr>
            <w:noProof/>
            <w:webHidden/>
          </w:rPr>
          <w:t>35</w:t>
        </w:r>
        <w:r w:rsidR="0003132A">
          <w:rPr>
            <w:noProof/>
            <w:webHidden/>
          </w:rPr>
          <w:fldChar w:fldCharType="end"/>
        </w:r>
      </w:hyperlink>
    </w:p>
    <w:p w14:paraId="2082DD7A" w14:textId="23E45847" w:rsidR="0003132A" w:rsidRDefault="003B4EF3"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8" w:history="1">
        <w:r w:rsidR="0003132A" w:rsidRPr="002D4BB8">
          <w:rPr>
            <w:rStyle w:val="Hyperlink"/>
            <w:noProof/>
          </w:rPr>
          <w:t>Gambar 4.3</w:t>
        </w:r>
        <w:r w:rsidR="0003132A" w:rsidRPr="002D4BB8">
          <w:rPr>
            <w:rStyle w:val="Hyperlink"/>
            <w:noProof/>
            <w:lang w:val="en-US"/>
          </w:rPr>
          <w:t xml:space="preserve"> Pipeline RAG, selama fase kueri, mengambil konteks yang paling relevan dari perintah pengguna, meneruskannya ke Model Bahasa Besar</w:t>
        </w:r>
        <w:r w:rsidR="0003132A">
          <w:rPr>
            <w:noProof/>
            <w:webHidden/>
          </w:rPr>
          <w:tab/>
        </w:r>
        <w:r w:rsidR="0003132A">
          <w:rPr>
            <w:noProof/>
            <w:webHidden/>
          </w:rPr>
          <w:fldChar w:fldCharType="begin"/>
        </w:r>
        <w:r w:rsidR="0003132A">
          <w:rPr>
            <w:noProof/>
            <w:webHidden/>
          </w:rPr>
          <w:instrText xml:space="preserve"> PAGEREF _Toc175566398 \h </w:instrText>
        </w:r>
        <w:r w:rsidR="0003132A">
          <w:rPr>
            <w:noProof/>
            <w:webHidden/>
          </w:rPr>
        </w:r>
        <w:r w:rsidR="0003132A">
          <w:rPr>
            <w:noProof/>
            <w:webHidden/>
          </w:rPr>
          <w:fldChar w:fldCharType="separate"/>
        </w:r>
        <w:r w:rsidR="0003132A">
          <w:rPr>
            <w:noProof/>
            <w:webHidden/>
          </w:rPr>
          <w:t>39</w:t>
        </w:r>
        <w:r w:rsidR="0003132A">
          <w:rPr>
            <w:noProof/>
            <w:webHidden/>
          </w:rPr>
          <w:fldChar w:fldCharType="end"/>
        </w:r>
      </w:hyperlink>
    </w:p>
    <w:p w14:paraId="25A2609F" w14:textId="57774E3C"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5566411"/>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65370A9" w14:textId="2CA4D180" w:rsidR="00900A4F" w:rsidRDefault="00861C21"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5566604" w:history="1">
        <w:r w:rsidR="00900A4F" w:rsidRPr="006B62C6">
          <w:rPr>
            <w:rStyle w:val="Hyperlink"/>
            <w:noProof/>
          </w:rPr>
          <w:t>Lampiran 1</w:t>
        </w:r>
        <w:r w:rsidR="00900A4F" w:rsidRPr="006B62C6">
          <w:rPr>
            <w:rStyle w:val="Hyperlink"/>
            <w:noProof/>
            <w:lang w:val="en-US"/>
          </w:rPr>
          <w:t>. 20 sampel dataset QnA di USK</w:t>
        </w:r>
        <w:r w:rsidR="00900A4F">
          <w:rPr>
            <w:noProof/>
            <w:webHidden/>
          </w:rPr>
          <w:tab/>
        </w:r>
        <w:r w:rsidR="00900A4F">
          <w:rPr>
            <w:noProof/>
            <w:webHidden/>
          </w:rPr>
          <w:fldChar w:fldCharType="begin"/>
        </w:r>
        <w:r w:rsidR="00900A4F">
          <w:rPr>
            <w:noProof/>
            <w:webHidden/>
          </w:rPr>
          <w:instrText xml:space="preserve"> PAGEREF _Toc175566604 \h </w:instrText>
        </w:r>
        <w:r w:rsidR="00900A4F">
          <w:rPr>
            <w:noProof/>
            <w:webHidden/>
          </w:rPr>
        </w:r>
        <w:r w:rsidR="00900A4F">
          <w:rPr>
            <w:noProof/>
            <w:webHidden/>
          </w:rPr>
          <w:fldChar w:fldCharType="separate"/>
        </w:r>
        <w:r w:rsidR="00900A4F">
          <w:rPr>
            <w:noProof/>
            <w:webHidden/>
          </w:rPr>
          <w:t>54</w:t>
        </w:r>
        <w:r w:rsidR="00900A4F">
          <w:rPr>
            <w:noProof/>
            <w:webHidden/>
          </w:rPr>
          <w:fldChar w:fldCharType="end"/>
        </w:r>
      </w:hyperlink>
    </w:p>
    <w:p w14:paraId="5A15D4B1" w14:textId="2748CAEE" w:rsidR="00900A4F" w:rsidRDefault="00900A4F"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605" w:history="1">
        <w:r w:rsidRPr="006B62C6">
          <w:rPr>
            <w:rStyle w:val="Hyperlink"/>
            <w:noProof/>
          </w:rPr>
          <w:t>Lampiran 2</w:t>
        </w:r>
        <w:r w:rsidRPr="006B62C6">
          <w:rPr>
            <w:rStyle w:val="Hyperlink"/>
            <w:noProof/>
            <w:lang w:val="en-US"/>
          </w:rPr>
          <w:t>. Sampel dataset pada metode RAG</w:t>
        </w:r>
        <w:r>
          <w:rPr>
            <w:noProof/>
            <w:webHidden/>
          </w:rPr>
          <w:tab/>
        </w:r>
        <w:r>
          <w:rPr>
            <w:noProof/>
            <w:webHidden/>
          </w:rPr>
          <w:fldChar w:fldCharType="begin"/>
        </w:r>
        <w:r>
          <w:rPr>
            <w:noProof/>
            <w:webHidden/>
          </w:rPr>
          <w:instrText xml:space="preserve"> PAGEREF _Toc175566605 \h </w:instrText>
        </w:r>
        <w:r>
          <w:rPr>
            <w:noProof/>
            <w:webHidden/>
          </w:rPr>
        </w:r>
        <w:r>
          <w:rPr>
            <w:noProof/>
            <w:webHidden/>
          </w:rPr>
          <w:fldChar w:fldCharType="separate"/>
        </w:r>
        <w:r>
          <w:rPr>
            <w:noProof/>
            <w:webHidden/>
          </w:rPr>
          <w:t>58</w:t>
        </w:r>
        <w:r>
          <w:rPr>
            <w:noProof/>
            <w:webHidden/>
          </w:rPr>
          <w:fldChar w:fldCharType="end"/>
        </w:r>
      </w:hyperlink>
    </w:p>
    <w:p w14:paraId="35CCF337" w14:textId="128D6737"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5566412"/>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5566413"/>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5566414"/>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5566415"/>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5566416"/>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5566417"/>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5566418"/>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5566419"/>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5566420"/>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14581A03"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F066A2">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0421CE01"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F066A2">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5566421"/>
      <w:r w:rsidRPr="00A25460">
        <w:rPr>
          <w:i/>
          <w:iCs w:val="0"/>
          <w:lang w:val="en-US"/>
        </w:rPr>
        <w:t>Chatbot</w:t>
      </w:r>
      <w:bookmarkEnd w:id="40"/>
    </w:p>
    <w:p w14:paraId="12431CB3" w14:textId="33B0A7DD" w:rsidR="00873BE7" w:rsidRPr="00761D72" w:rsidRDefault="00067BAE" w:rsidP="00873BE7">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5566422"/>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A11550">
      <w:pPr>
        <w:spacing w:line="360" w:lineRule="auto"/>
        <w:ind w:firstLine="207"/>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2" w:name="_Ref163394814"/>
      <w:bookmarkStart w:id="43" w:name="_Toc175566386"/>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0D1F2BDA" w:rsidR="001A4266" w:rsidRPr="00A25460" w:rsidRDefault="001A4266" w:rsidP="00837C13">
      <w:pPr>
        <w:pStyle w:val="Caption"/>
        <w:spacing w:before="240" w:line="360" w:lineRule="auto"/>
      </w:pPr>
      <w:bookmarkStart w:id="44" w:name="_Ref163923223"/>
      <w:bookmarkStart w:id="45" w:name="_Toc175566369"/>
      <w:r w:rsidRPr="00A25460">
        <w:t xml:space="preserve">Tabel </w:t>
      </w:r>
      <w:r w:rsidR="00BE2313">
        <w:fldChar w:fldCharType="begin"/>
      </w:r>
      <w:r w:rsidR="00BE2313">
        <w:instrText xml:space="preserve"> STYLEREF 1 \s </w:instrText>
      </w:r>
      <w:r w:rsidR="00BE2313">
        <w:fldChar w:fldCharType="separate"/>
      </w:r>
      <w:r w:rsidR="00BE2313">
        <w:rPr>
          <w:noProof/>
        </w:rPr>
        <w:t>2</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1</w:t>
      </w:r>
      <w:r w:rsidR="00BE2313">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5566423"/>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187A51">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75EA5C4C" w14:textId="77777777" w:rsidR="00187A51" w:rsidRDefault="00E5261A" w:rsidP="00CF5829">
      <w:pPr>
        <w:spacing w:line="360" w:lineRule="auto"/>
        <w:ind w:firstLine="644"/>
        <w:jc w:val="both"/>
        <w:rPr>
          <w:noProof/>
        </w:rPr>
      </w:pPr>
      <w:r w:rsidRPr="00A25460">
        <w:rPr>
          <w:lang w:val="en-US"/>
        </w:rPr>
        <w:fldChar w:fldCharType="begin"/>
      </w:r>
      <w:r w:rsidRPr="00A25460">
        <w:rPr>
          <w:lang w:val="en-US"/>
        </w:rPr>
        <w:instrText xml:space="preserve"> REF _Ref164281746 \h </w:instrText>
      </w:r>
      <w:r w:rsidR="00B86A3A" w:rsidRPr="00A25460">
        <w:rPr>
          <w:lang w:val="en-US"/>
        </w:rPr>
        <w:instrText xml:space="preserve"> \* MERGEFORMAT </w:instrText>
      </w:r>
      <w:r w:rsidRPr="00A25460">
        <w:rPr>
          <w:lang w:val="en-US"/>
        </w:rPr>
      </w:r>
      <w:r w:rsidRPr="00A25460">
        <w:rPr>
          <w:lang w:val="en-US"/>
        </w:rPr>
        <w:fldChar w:fldCharType="separate"/>
      </w:r>
    </w:p>
    <w:p w14:paraId="0A27657E" w14:textId="4CA03EA9" w:rsidR="00D10DFA" w:rsidRDefault="00187A51" w:rsidP="00CF5829">
      <w:pPr>
        <w:spacing w:line="360" w:lineRule="auto"/>
        <w:ind w:firstLine="644"/>
        <w:jc w:val="both"/>
        <w:rPr>
          <w:noProof/>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10B3C7DD" w:rsidR="00027314" w:rsidRPr="00A25460" w:rsidRDefault="00066459" w:rsidP="00027314">
      <w:pPr>
        <w:spacing w:line="360" w:lineRule="auto"/>
        <w:jc w:val="center"/>
      </w:pPr>
      <w:bookmarkStart w:id="50" w:name="_Toc175566370"/>
      <w:r w:rsidRPr="00A25460">
        <w:lastRenderedPageBreak/>
        <w:t xml:space="preserve">Tabel </w:t>
      </w:r>
      <w:r w:rsidR="00BE2313">
        <w:fldChar w:fldCharType="begin"/>
      </w:r>
      <w:r w:rsidR="00BE2313">
        <w:instrText xml:space="preserve"> STYLEREF 1 \s </w:instrText>
      </w:r>
      <w:r w:rsidR="00BE2313">
        <w:fldChar w:fldCharType="separate"/>
      </w:r>
      <w:r w:rsidR="00BE2313">
        <w:rPr>
          <w:noProof/>
        </w:rPr>
        <w:t>2</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2</w:t>
      </w:r>
      <w:r w:rsidR="00BE2313">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75D59278" w:rsidR="005B4E49" w:rsidRDefault="001D2527" w:rsidP="005B4E49">
      <w:pPr>
        <w:spacing w:line="360" w:lineRule="auto"/>
        <w:rPr>
          <w:lang w:val="en-US"/>
        </w:rPr>
      </w:pPr>
      <w:bookmarkStart w:id="52" w:name="_Toc175566371"/>
      <w:r w:rsidRPr="00A25460">
        <w:t xml:space="preserve">Tabel </w:t>
      </w:r>
      <w:r w:rsidR="00BE2313">
        <w:fldChar w:fldCharType="begin"/>
      </w:r>
      <w:r w:rsidR="00BE2313">
        <w:instrText xml:space="preserve"> STYLEREF 1 \s </w:instrText>
      </w:r>
      <w:r w:rsidR="00BE2313">
        <w:fldChar w:fldCharType="separate"/>
      </w:r>
      <w:r w:rsidR="00BE2313">
        <w:rPr>
          <w:noProof/>
        </w:rPr>
        <w:t>2</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3</w:t>
      </w:r>
      <w:r w:rsidR="00BE2313">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163D2A55" w:rsidR="005668D7" w:rsidRDefault="008E5D83" w:rsidP="005668D7">
      <w:pPr>
        <w:pStyle w:val="Caption"/>
        <w:spacing w:line="360" w:lineRule="auto"/>
        <w:jc w:val="left"/>
        <w:rPr>
          <w:lang w:val="en-US"/>
        </w:rPr>
      </w:pPr>
      <w:bookmarkStart w:id="53" w:name="_Ref164282354"/>
      <w:bookmarkStart w:id="54" w:name="_Toc175566372"/>
      <w:r w:rsidRPr="00A25460">
        <w:t xml:space="preserve">Tabel </w:t>
      </w:r>
      <w:r w:rsidR="00BE2313">
        <w:fldChar w:fldCharType="begin"/>
      </w:r>
      <w:r w:rsidR="00BE2313">
        <w:instrText xml:space="preserve"> STYLEREF 1 \s </w:instrText>
      </w:r>
      <w:r w:rsidR="00BE2313">
        <w:fldChar w:fldCharType="separate"/>
      </w:r>
      <w:r w:rsidR="00BE2313">
        <w:rPr>
          <w:noProof/>
        </w:rPr>
        <w:t>2</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4</w:t>
      </w:r>
      <w:r w:rsidR="00BE2313">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5566424"/>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7" w:name="_Toc175566387"/>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5566425"/>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60" w:name="_Ref173157591"/>
      <w:bookmarkStart w:id="61" w:name="_Toc175566388"/>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5566426"/>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6C3B7B4A" w:rsidR="00C62ACA" w:rsidRDefault="00C62ACA" w:rsidP="002F6BA5">
      <w:pPr>
        <w:pStyle w:val="Caption"/>
        <w:spacing w:line="360" w:lineRule="auto"/>
        <w:rPr>
          <w:lang w:val="en-US"/>
        </w:rPr>
      </w:pPr>
      <w:bookmarkStart w:id="63" w:name="_Toc175566389"/>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F066A2">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17983FBA" w:rsidR="00D2109F" w:rsidRDefault="00D2109F" w:rsidP="007B6EED">
      <w:pPr>
        <w:pStyle w:val="Caption"/>
        <w:spacing w:after="240" w:line="360" w:lineRule="auto"/>
        <w:rPr>
          <w:lang w:val="en-US"/>
        </w:rPr>
      </w:pPr>
      <w:bookmarkStart w:id="64" w:name="_Toc175566390"/>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096A82C4"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6393BF3D" w:rsidR="00D407A0" w:rsidRPr="00D407A0" w:rsidRDefault="00D407A0" w:rsidP="00733EE6">
      <w:pPr>
        <w:pStyle w:val="Caption"/>
        <w:spacing w:line="360" w:lineRule="auto"/>
        <w:ind w:left="993" w:hanging="993"/>
        <w:rPr>
          <w:lang w:val="en-US"/>
        </w:rPr>
      </w:pPr>
      <w:bookmarkStart w:id="65" w:name="_Ref173008523"/>
      <w:bookmarkStart w:id="66" w:name="_Toc175566373"/>
      <w:r>
        <w:lastRenderedPageBreak/>
        <w:t xml:space="preserve">Tabel </w:t>
      </w:r>
      <w:r w:rsidR="00BE2313">
        <w:fldChar w:fldCharType="begin"/>
      </w:r>
      <w:r w:rsidR="00BE2313">
        <w:instrText xml:space="preserve"> STYLEREF 1 \s </w:instrText>
      </w:r>
      <w:r w:rsidR="00BE2313">
        <w:fldChar w:fldCharType="separate"/>
      </w:r>
      <w:r w:rsidR="00BE2313">
        <w:rPr>
          <w:noProof/>
        </w:rPr>
        <w:t>2</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5</w:t>
      </w:r>
      <w:r w:rsidR="00BE2313">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5E61F6E7"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0BBB12CF"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5566427"/>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5566428"/>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5566429"/>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5566430"/>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743CCFD3"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5566431"/>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5566432"/>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5566433"/>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64CA4062"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1C3069CE" w:rsidR="003F2DFC" w:rsidRPr="00A25460" w:rsidRDefault="003F2DFC" w:rsidP="00725163">
      <w:pPr>
        <w:pStyle w:val="Caption"/>
        <w:spacing w:line="360" w:lineRule="auto"/>
        <w:ind w:firstLine="284"/>
        <w:rPr>
          <w:lang w:val="en-US"/>
        </w:rPr>
      </w:pPr>
      <w:bookmarkStart w:id="81" w:name="_Ref163395989"/>
      <w:bookmarkStart w:id="82" w:name="_Toc175566374"/>
      <w:r w:rsidRPr="00A25460">
        <w:t xml:space="preserve">Tabel </w:t>
      </w:r>
      <w:r w:rsidR="00BE2313">
        <w:fldChar w:fldCharType="begin"/>
      </w:r>
      <w:r w:rsidR="00BE2313">
        <w:instrText xml:space="preserve"> STYLEREF 1 \s </w:instrText>
      </w:r>
      <w:r w:rsidR="00BE2313">
        <w:fldChar w:fldCharType="separate"/>
      </w:r>
      <w:r w:rsidR="00BE2313">
        <w:rPr>
          <w:noProof/>
        </w:rPr>
        <w:t>3</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1</w:t>
      </w:r>
      <w:r w:rsidR="00BE2313">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5566434"/>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57756F21" w:rsidR="00725163" w:rsidRPr="00A25460" w:rsidRDefault="00725163" w:rsidP="00F527EC">
      <w:pPr>
        <w:pStyle w:val="Caption"/>
        <w:spacing w:line="360" w:lineRule="auto"/>
        <w:rPr>
          <w:lang w:val="en-US"/>
        </w:rPr>
      </w:pPr>
      <w:bookmarkStart w:id="84" w:name="_Ref164284289"/>
      <w:bookmarkStart w:id="85" w:name="_Toc175566375"/>
      <w:r w:rsidRPr="00A25460">
        <w:t xml:space="preserve">Tabel </w:t>
      </w:r>
      <w:r w:rsidR="00BE2313">
        <w:fldChar w:fldCharType="begin"/>
      </w:r>
      <w:r w:rsidR="00BE2313">
        <w:instrText xml:space="preserve"> STYLEREF 1 \s </w:instrText>
      </w:r>
      <w:r w:rsidR="00BE2313">
        <w:fldChar w:fldCharType="separate"/>
      </w:r>
      <w:r w:rsidR="00BE2313">
        <w:rPr>
          <w:noProof/>
        </w:rPr>
        <w:t>3</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2</w:t>
      </w:r>
      <w:r w:rsidR="00BE2313">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5566435"/>
      <w:r w:rsidRPr="00A25460">
        <w:t>Metode Penelitian</w:t>
      </w:r>
      <w:bookmarkEnd w:id="86"/>
    </w:p>
    <w:p w14:paraId="6047709D" w14:textId="0F666B8D"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7" w:name="_Ref164283940"/>
      <w:bookmarkStart w:id="88" w:name="_Toc175566391"/>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07321F2A" w14:textId="76EB7FFF"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0FFAC777"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183187A6" w:rsidR="009D6083" w:rsidRDefault="00455F0D" w:rsidP="005C1644">
      <w:pPr>
        <w:pStyle w:val="Caption"/>
        <w:spacing w:after="240" w:line="360" w:lineRule="auto"/>
        <w:rPr>
          <w:lang w:val="en-US"/>
        </w:rPr>
      </w:pPr>
      <w:bookmarkStart w:id="89" w:name="_Ref164613426"/>
      <w:bookmarkStart w:id="90" w:name="_Toc175566392"/>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9"/>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0"/>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lastRenderedPageBreak/>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2987CB17"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w:t>
      </w:r>
      <w:r w:rsidRPr="009D6083">
        <w:rPr>
          <w:lang w:val="en-US"/>
        </w:rPr>
        <w:lastRenderedPageBreak/>
        <w:t xml:space="preserve">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62975BAF"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3550A57A" w:rsidR="00266E68" w:rsidRDefault="00266E68" w:rsidP="005C1644">
      <w:pPr>
        <w:pStyle w:val="Caption"/>
        <w:spacing w:line="360" w:lineRule="auto"/>
        <w:rPr>
          <w:lang w:val="en-US"/>
        </w:rPr>
      </w:pPr>
      <w:bookmarkStart w:id="91" w:name="_Ref164615528"/>
      <w:bookmarkStart w:id="92" w:name="_Toc175566393"/>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1"/>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6BF1837C"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pipeline pengindeksan dan pipeline penyajian. Pipa pengindeksan digunakan untuk mengubah data menjadi </w:t>
      </w:r>
      <w:r w:rsidRPr="00266E68">
        <w:rPr>
          <w:lang w:val="en-US"/>
        </w:rPr>
        <w:lastRenderedPageBreak/>
        <w:t>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15E950BD" w:rsidR="00B33870" w:rsidRDefault="00266E68" w:rsidP="005C1644">
      <w:pPr>
        <w:pStyle w:val="Caption"/>
        <w:spacing w:after="240" w:line="360" w:lineRule="auto"/>
        <w:rPr>
          <w:lang w:val="en-US"/>
        </w:rPr>
      </w:pPr>
      <w:bookmarkStart w:id="93" w:name="_Ref164615669"/>
      <w:bookmarkStart w:id="94" w:name="_Toc175566394"/>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3"/>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45C2514F" w14:textId="46431CBD" w:rsidR="000A71CA" w:rsidRPr="00B33870" w:rsidRDefault="00B33870" w:rsidP="00B33870">
      <w:pPr>
        <w:autoSpaceDE/>
        <w:autoSpaceDN/>
        <w:rPr>
          <w:szCs w:val="18"/>
          <w:lang w:val="en-US"/>
        </w:rPr>
      </w:pPr>
      <w:r>
        <w:rPr>
          <w:lang w:val="en-US"/>
        </w:rPr>
        <w:br w:type="page"/>
      </w: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2A104DFA" w14:textId="36BB16BE" w:rsidR="00877AD6" w:rsidRDefault="006967C0" w:rsidP="00877AD6">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3F623C96" w14:textId="1AD5BE9C" w:rsidR="00877AD6" w:rsidRDefault="00877AD6" w:rsidP="00877AD6">
      <w:pPr>
        <w:autoSpaceDE/>
        <w:autoSpaceDN/>
        <w:rPr>
          <w:lang w:val="en-US"/>
        </w:rPr>
      </w:pPr>
      <w:r>
        <w:rPr>
          <w:lang w:val="en-US"/>
        </w:rPr>
        <w:br w:type="page"/>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5" w:name="_Toc175566395"/>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6" w:name="_Hlk165742833"/>
      <w:r>
        <w:rPr>
          <w:lang w:val="en-US"/>
        </w:rPr>
        <w:t>Desain UI Chatbot menggunakan Gradio</w:t>
      </w:r>
      <w:bookmarkEnd w:id="96"/>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5"/>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7" w:name="_Toc175566436"/>
      <w:bookmarkStart w:id="98" w:name="_Toc163126463"/>
      <w:r w:rsidRPr="005C11B9">
        <w:lastRenderedPageBreak/>
        <w:t xml:space="preserve">BAB IV </w:t>
      </w:r>
      <w:r w:rsidRPr="005C11B9">
        <w:br/>
        <w:t>HASIL DAN PEMBAHASAN</w:t>
      </w:r>
      <w:bookmarkEnd w:id="97"/>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5D1C9ADE" w:rsidR="007127BE" w:rsidRDefault="007127BE" w:rsidP="00B11DF1">
      <w:pPr>
        <w:spacing w:line="360" w:lineRule="auto"/>
        <w:ind w:firstLine="432"/>
        <w:jc w:val="both"/>
      </w:pPr>
      <w:bookmarkStart w:id="99"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9"/>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0" w:name="_Toc175566437"/>
      <w:r>
        <w:t xml:space="preserve">Tampilan Chatbot dan </w:t>
      </w:r>
      <w:r w:rsidR="00362397">
        <w:rPr>
          <w:lang w:val="en-US"/>
        </w:rPr>
        <w:t xml:space="preserve">Hasil </w:t>
      </w:r>
      <w:r w:rsidR="007127BE">
        <w:rPr>
          <w:lang w:val="en-US"/>
        </w:rPr>
        <w:t>Inferensi LLM</w:t>
      </w:r>
      <w:bookmarkEnd w:id="100"/>
    </w:p>
    <w:p w14:paraId="1C395490" w14:textId="53D2C3F0" w:rsidR="00F35FD4" w:rsidRDefault="00A06952" w:rsidP="00B11DF1">
      <w:pPr>
        <w:spacing w:line="360" w:lineRule="auto"/>
        <w:ind w:firstLine="432"/>
        <w:jc w:val="both"/>
      </w:pPr>
      <w:bookmarkStart w:id="101"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1"/>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2" w:name="_Ref166177302"/>
      <w:bookmarkStart w:id="103" w:name="_Toc175566396"/>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2"/>
      <w:r>
        <w:rPr>
          <w:lang w:val="en-US"/>
        </w:rPr>
        <w:t xml:space="preserve"> </w:t>
      </w:r>
      <w:bookmarkStart w:id="104"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3"/>
      <w:bookmarkEnd w:id="104"/>
      <w:r>
        <w:rPr>
          <w:lang w:val="en-US"/>
        </w:rPr>
        <w:t xml:space="preserve"> </w:t>
      </w:r>
    </w:p>
    <w:p w14:paraId="50B97756" w14:textId="46F3431F" w:rsidR="00362397" w:rsidRPr="00DD11F9" w:rsidRDefault="00F35FD4" w:rsidP="00B11DF1">
      <w:pPr>
        <w:spacing w:line="360" w:lineRule="auto"/>
        <w:ind w:firstLine="432"/>
        <w:jc w:val="both"/>
      </w:pPr>
      <w:bookmarkStart w:id="105"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5"/>
    </w:p>
    <w:p w14:paraId="5E865D10" w14:textId="77777777" w:rsidR="00362397" w:rsidRDefault="00362397" w:rsidP="008B0972"/>
    <w:p w14:paraId="63AD2905" w14:textId="7E5FB691" w:rsidR="00362397" w:rsidRPr="00A25460" w:rsidRDefault="007621FF" w:rsidP="00264EA8">
      <w:pPr>
        <w:pStyle w:val="Heading2"/>
        <w:rPr>
          <w:lang w:val="id-ID"/>
        </w:rPr>
      </w:pPr>
      <w:bookmarkStart w:id="106" w:name="_Toc175566438"/>
      <w:r>
        <w:rPr>
          <w:lang w:val="en-US"/>
        </w:rPr>
        <w:t xml:space="preserve">Kondisi </w:t>
      </w:r>
      <w:r w:rsidR="00362397">
        <w:rPr>
          <w:lang w:val="en-US"/>
        </w:rPr>
        <w:t>Dataset</w:t>
      </w:r>
      <w:bookmarkEnd w:id="106"/>
      <w:r w:rsidR="00362397">
        <w:rPr>
          <w:lang w:val="en-US"/>
        </w:rPr>
        <w:t xml:space="preserve"> </w:t>
      </w:r>
    </w:p>
    <w:p w14:paraId="20022EF2" w14:textId="7A272D61"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Dan untuk data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r w:rsidR="00DB67BC">
        <w:rPr>
          <w:lang w:val="en-US"/>
        </w:rPr>
        <w:t xml:space="preserve"> 20 </w:t>
      </w:r>
      <w:r w:rsidR="00DB67BC" w:rsidRPr="00714B4A">
        <w:rPr>
          <w:lang w:val="en-US"/>
        </w:rPr>
        <w:t>sampel dataset</w:t>
      </w:r>
      <w:r w:rsidR="00DB67BC">
        <w:rPr>
          <w:lang w:val="en-US"/>
        </w:rPr>
        <w:t xml:space="preserve"> </w:t>
      </w:r>
      <w:r w:rsidR="0003553F">
        <w:rPr>
          <w:lang w:val="en-US"/>
        </w:rPr>
        <w:t xml:space="preserve">Q&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7" w:name="_Toc175566439"/>
      <w:r>
        <w:rPr>
          <w:lang w:val="en-US"/>
        </w:rPr>
        <w:t xml:space="preserve">Kuantisasi dan </w:t>
      </w:r>
      <w:r w:rsidR="00362397">
        <w:rPr>
          <w:lang w:val="en-US"/>
        </w:rPr>
        <w:t>Pelatihan Model</w:t>
      </w:r>
      <w:bookmarkEnd w:id="107"/>
    </w:p>
    <w:p w14:paraId="11D78C2E" w14:textId="0F3B78B1"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1312"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5168" behindDoc="0" locked="0" layoutInCell="1" allowOverlap="1" wp14:anchorId="454F6147" wp14:editId="58810F4C">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8000" behindDoc="0" locked="0" layoutInCell="1" allowOverlap="1" wp14:anchorId="0DF692CD" wp14:editId="6A34ABCE">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8240" behindDoc="0" locked="0" layoutInCell="1" allowOverlap="1" wp14:anchorId="179DA6F1" wp14:editId="01AFDC79">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A287E26"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51072" behindDoc="0" locked="0" layoutInCell="1" allowOverlap="1" wp14:anchorId="055A9B82" wp14:editId="52A9D13E">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475B6F" id="Straight Arrow Connector 2" o:spid="_x0000_s1026" type="#_x0000_t32" style="position:absolute;margin-left:62.9pt;margin-top:33.7pt;width:33.55pt;height: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7456" behindDoc="0" locked="0" layoutInCell="1" allowOverlap="1" wp14:anchorId="474B1C40" wp14:editId="57CD15B6">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4384" behindDoc="0" locked="0" layoutInCell="1" allowOverlap="1" wp14:anchorId="0DCA6EE4" wp14:editId="71C6BDF5">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5D2D0A" id="Straight Arrow Connector 2" o:spid="_x0000_s1026" type="#_x0000_t32" style="position:absolute;margin-left:292.95pt;margin-top:7.85pt;width:33.6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4B47E0EA" w:rsidR="002108FB" w:rsidRDefault="00A432DB" w:rsidP="00E30756">
      <w:pPr>
        <w:pStyle w:val="Caption"/>
        <w:spacing w:line="360" w:lineRule="auto"/>
        <w:rPr>
          <w:lang w:val="en-US"/>
        </w:rPr>
      </w:pPr>
      <w:bookmarkStart w:id="108" w:name="_Ref164864301"/>
      <w:bookmarkStart w:id="109" w:name="_Toc175566397"/>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8"/>
      <w:r>
        <w:rPr>
          <w:lang w:val="en-US"/>
        </w:rPr>
        <w:t xml:space="preserve"> Proses </w:t>
      </w:r>
      <w:r>
        <w:rPr>
          <w:i/>
          <w:iCs w:val="0"/>
          <w:lang w:val="en-US"/>
        </w:rPr>
        <w:t xml:space="preserve">Fine-tuning </w:t>
      </w:r>
      <w:r>
        <w:rPr>
          <w:lang w:val="en-US"/>
        </w:rPr>
        <w:t>pada Model Mistral 7B</w:t>
      </w:r>
      <w:bookmarkEnd w:id="109"/>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4A7FE0E4" w:rsidR="006F44A8" w:rsidRPr="006F44A8" w:rsidRDefault="006F44A8" w:rsidP="00E30756">
      <w:pPr>
        <w:pStyle w:val="Caption"/>
        <w:spacing w:after="240" w:line="360" w:lineRule="auto"/>
        <w:rPr>
          <w:lang w:val="en-US"/>
        </w:rPr>
      </w:pPr>
      <w:bookmarkStart w:id="110" w:name="_Ref173232709"/>
      <w:bookmarkStart w:id="111" w:name="_Ref173232702"/>
      <w:bookmarkStart w:id="112" w:name="_Toc175566376"/>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1</w:t>
      </w:r>
      <w:r w:rsidR="00BE2313">
        <w:fldChar w:fldCharType="end"/>
      </w:r>
      <w:bookmarkEnd w:id="110"/>
      <w:r>
        <w:rPr>
          <w:lang w:val="en-US"/>
        </w:rPr>
        <w:t xml:space="preserve"> </w:t>
      </w:r>
      <w:r w:rsidRPr="006F44A8">
        <w:rPr>
          <w:lang w:val="en-US"/>
        </w:rPr>
        <w:t xml:space="preserve">Konfigurasi </w:t>
      </w:r>
      <w:r w:rsidR="002E6761" w:rsidRPr="001E5596">
        <w:rPr>
          <w:i/>
          <w:iCs w:val="0"/>
          <w:lang w:val="en-US"/>
        </w:rPr>
        <w:t>FastLanguageModel.from_pretrained</w:t>
      </w:r>
      <w:bookmarkEnd w:id="111"/>
      <w:bookmarkEnd w:id="112"/>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3325389D" w:rsidR="0094155F" w:rsidRPr="0094155F" w:rsidRDefault="0094155F" w:rsidP="00E30756">
      <w:pPr>
        <w:pStyle w:val="Caption"/>
        <w:spacing w:after="240" w:line="360" w:lineRule="auto"/>
        <w:rPr>
          <w:lang w:val="en-US"/>
        </w:rPr>
      </w:pPr>
      <w:bookmarkStart w:id="113" w:name="_Ref173232911"/>
      <w:bookmarkStart w:id="114" w:name="_Toc175566377"/>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2</w:t>
      </w:r>
      <w:r w:rsidR="00BE2313">
        <w:fldChar w:fldCharType="end"/>
      </w:r>
      <w:bookmarkEnd w:id="113"/>
      <w:r>
        <w:rPr>
          <w:lang w:val="en-US"/>
        </w:rPr>
        <w:t xml:space="preserve"> Konfigurasi </w:t>
      </w:r>
      <w:r w:rsidR="002E6761" w:rsidRPr="002E6761">
        <w:rPr>
          <w:lang w:val="en-US"/>
        </w:rPr>
        <w:t>FastLanguageModel.get_peft_model</w:t>
      </w:r>
      <w:bookmarkEnd w:id="114"/>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1C074058" w:rsidR="00761273" w:rsidRPr="00761273" w:rsidRDefault="00761273" w:rsidP="00600353">
      <w:pPr>
        <w:pStyle w:val="Caption"/>
        <w:spacing w:line="360" w:lineRule="auto"/>
        <w:rPr>
          <w:lang w:val="en-US"/>
        </w:rPr>
      </w:pPr>
      <w:bookmarkStart w:id="115" w:name="_Ref173233289"/>
      <w:bookmarkStart w:id="116" w:name="_Toc175566378"/>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3</w:t>
      </w:r>
      <w:r w:rsidR="00BE2313">
        <w:fldChar w:fldCharType="end"/>
      </w:r>
      <w:bookmarkEnd w:id="115"/>
      <w:r>
        <w:rPr>
          <w:lang w:val="en-US"/>
        </w:rPr>
        <w:t xml:space="preserve"> </w:t>
      </w:r>
      <w:bookmarkStart w:id="117" w:name="_Hlk165742710"/>
      <w:r w:rsidR="00446ABA">
        <w:t>Konfigurasi</w:t>
      </w:r>
      <w:r>
        <w:rPr>
          <w:lang w:val="en-US"/>
        </w:rPr>
        <w:t xml:space="preserve"> </w:t>
      </w:r>
      <w:bookmarkEnd w:id="117"/>
      <w:r w:rsidR="00446ABA" w:rsidRPr="00446ABA">
        <w:rPr>
          <w:i/>
          <w:iCs w:val="0"/>
          <w:lang w:val="en-US"/>
        </w:rPr>
        <w:t>SFTTrainer</w:t>
      </w:r>
      <w:bookmarkEnd w:id="116"/>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64B89153" w:rsidR="003D0B3B" w:rsidRPr="003D0B3B" w:rsidRDefault="00761273" w:rsidP="003D0B3B">
      <w:pPr>
        <w:pStyle w:val="Caption"/>
        <w:spacing w:line="360" w:lineRule="auto"/>
        <w:rPr>
          <w:i/>
          <w:iCs w:val="0"/>
          <w:lang w:val="en-US"/>
        </w:rPr>
      </w:pPr>
      <w:bookmarkStart w:id="118" w:name="_Ref173233291"/>
      <w:bookmarkStart w:id="119" w:name="_Toc175566379"/>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4</w:t>
      </w:r>
      <w:r w:rsidR="00BE2313">
        <w:fldChar w:fldCharType="end"/>
      </w:r>
      <w:bookmarkEnd w:id="118"/>
      <w:r>
        <w:rPr>
          <w:lang w:val="en-US"/>
        </w:rPr>
        <w:t xml:space="preserve"> </w:t>
      </w:r>
      <w:r w:rsidR="002619C5">
        <w:t>Konfigurasi</w:t>
      </w:r>
      <w:r w:rsidR="002619C5">
        <w:rPr>
          <w:lang w:val="en-US"/>
        </w:rPr>
        <w:t xml:space="preserve"> </w:t>
      </w:r>
      <w:r w:rsidR="00286FC3" w:rsidRPr="00286FC3">
        <w:rPr>
          <w:i/>
          <w:iCs w:val="0"/>
          <w:lang w:val="en-US"/>
        </w:rPr>
        <w:t>TrainingArguments</w:t>
      </w:r>
      <w:bookmarkEnd w:id="119"/>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0"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0"/>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1" w:name="_Toc175566440"/>
      <w:r>
        <w:rPr>
          <w:lang w:val="en-US"/>
        </w:rPr>
        <w:t>Pendekatan LLM dengan metode RAG</w:t>
      </w:r>
      <w:bookmarkEnd w:id="121"/>
    </w:p>
    <w:p w14:paraId="7939C40B" w14:textId="3E6DD64D"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w:t>
      </w:r>
      <w:r w:rsidR="003E12E4">
        <w:rPr>
          <w:lang w:val="en-US"/>
        </w:rPr>
        <w:lastRenderedPageBreak/>
        <w:t xml:space="preserve">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2" w:name="_Ref164870858"/>
      <w:bookmarkStart w:id="123" w:name="_Toc175566398"/>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2"/>
      <w:r>
        <w:rPr>
          <w:lang w:val="en-US"/>
        </w:rPr>
        <w:t xml:space="preserve"> </w:t>
      </w:r>
      <w:r w:rsidRPr="00F84E39">
        <w:rPr>
          <w:lang w:val="en-US"/>
        </w:rPr>
        <w:t>Pipeline RAG, selama fase kueri, mengambil konteks yang paling relevan dari perintah pengguna, meneruskannya ke Model Bahasa Besar</w:t>
      </w:r>
      <w:bookmarkEnd w:id="123"/>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4" w:name="_Toc175566441"/>
      <w:r>
        <w:rPr>
          <w:lang w:val="en-US"/>
        </w:rPr>
        <w:t xml:space="preserve">Hasil </w:t>
      </w:r>
      <w:r w:rsidR="00362397">
        <w:rPr>
          <w:lang w:val="en-US"/>
        </w:rPr>
        <w:t xml:space="preserve">Pengujian dan Evaluasi </w:t>
      </w:r>
      <w:r w:rsidR="001C44FC">
        <w:rPr>
          <w:lang w:val="en-US"/>
        </w:rPr>
        <w:t>Hasil Inferensi</w:t>
      </w:r>
      <w:bookmarkEnd w:id="124"/>
    </w:p>
    <w:p w14:paraId="371F7818" w14:textId="45D8E304" w:rsidR="00362397" w:rsidRPr="00AE1427" w:rsidRDefault="001C44FC" w:rsidP="005A37D9">
      <w:pPr>
        <w:spacing w:line="360" w:lineRule="auto"/>
        <w:ind w:firstLine="432"/>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A1F81">
        <w:t xml:space="preserve">Tabel </w:t>
      </w:r>
      <w:r w:rsidR="007A1F81">
        <w:rPr>
          <w:noProof/>
        </w:rPr>
        <w:t>4</w:t>
      </w:r>
      <w:r w:rsidR="007A1F81">
        <w:t>.</w:t>
      </w:r>
      <w:r w:rsidR="007A1F81">
        <w:rPr>
          <w:noProof/>
        </w:rPr>
        <w:t>5</w:t>
      </w:r>
      <w:r w:rsidR="007A1F81">
        <w:rPr>
          <w:lang w:val="id-ID"/>
        </w:rPr>
        <w:fldChar w:fldCharType="end"/>
      </w:r>
      <w:r w:rsidR="00C8386C">
        <w:rPr>
          <w:lang w:val="id-ID"/>
        </w:rPr>
        <w:t>.</w:t>
      </w:r>
    </w:p>
    <w:p w14:paraId="24D952E4" w14:textId="1BA5CCDC" w:rsidR="00BE2313" w:rsidRDefault="00BE2313" w:rsidP="00BE2313">
      <w:pPr>
        <w:pStyle w:val="Caption"/>
        <w:spacing w:line="360" w:lineRule="auto"/>
      </w:pPr>
      <w:bookmarkStart w:id="125" w:name="_Ref175566045"/>
      <w:bookmarkStart w:id="126" w:name="_Toc175566380"/>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bookmarkEnd w:id="125"/>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6"/>
      <w:r>
        <w:t xml:space="preserve"> </w:t>
      </w:r>
    </w:p>
    <w:tbl>
      <w:tblPr>
        <w:tblStyle w:val="TableGrid"/>
        <w:tblW w:w="9039" w:type="dxa"/>
        <w:tblLayout w:type="fixed"/>
        <w:tblLook w:val="04A0" w:firstRow="1" w:lastRow="0" w:firstColumn="1" w:lastColumn="0" w:noHBand="0" w:noVBand="1"/>
      </w:tblPr>
      <w:tblGrid>
        <w:gridCol w:w="530"/>
        <w:gridCol w:w="2980"/>
        <w:gridCol w:w="1843"/>
        <w:gridCol w:w="1755"/>
        <w:gridCol w:w="1931"/>
      </w:tblGrid>
      <w:tr w:rsidR="00BE2313" w14:paraId="72E12A38" w14:textId="77777777" w:rsidTr="000D2C9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755" w:type="dxa"/>
            <w:vAlign w:val="center"/>
          </w:tcPr>
          <w:p w14:paraId="10563EC3" w14:textId="77777777" w:rsidR="00BE2313" w:rsidRDefault="00BE2313" w:rsidP="00D97B7D">
            <w:pPr>
              <w:spacing w:line="360" w:lineRule="auto"/>
              <w:jc w:val="center"/>
            </w:pPr>
            <w:r>
              <w:t>Jawaban</w:t>
            </w:r>
          </w:p>
        </w:tc>
        <w:tc>
          <w:tcPr>
            <w:tcW w:w="193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0D2C9C">
        <w:tc>
          <w:tcPr>
            <w:tcW w:w="530" w:type="dxa"/>
          </w:tcPr>
          <w:p w14:paraId="431D88E0" w14:textId="77777777" w:rsidR="00BE2313" w:rsidRDefault="00BE2313" w:rsidP="00D97B7D">
            <w:pPr>
              <w:spacing w:line="360" w:lineRule="auto"/>
              <w:jc w:val="center"/>
            </w:pPr>
            <w:r>
              <w:t>1</w:t>
            </w:r>
          </w:p>
        </w:tc>
        <w:tc>
          <w:tcPr>
            <w:tcW w:w="2980" w:type="dxa"/>
          </w:tcPr>
          <w:p w14:paraId="5F18CDD1" w14:textId="418B3CBB" w:rsidR="00BE2313" w:rsidRDefault="000D2C9C" w:rsidP="00D97B7D">
            <w:pPr>
              <w:spacing w:line="360" w:lineRule="auto"/>
            </w:pPr>
            <w:r w:rsidRPr="000D2C9C">
              <w:t xml:space="preserve"> 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4205DA95" w:rsidR="00BE2313" w:rsidRDefault="000D2C9C" w:rsidP="00D97B7D">
            <w:pPr>
              <w:spacing w:line="360" w:lineRule="auto"/>
            </w:pPr>
            <w:r w:rsidRPr="000D2C9C">
              <w:t xml:space="preserve">Untuk sertifikat akreditasi silakan download disini ya https://lpm.usk.ac.id/, untuk </w:t>
            </w:r>
            <w:r w:rsidRPr="000D2C9C">
              <w:lastRenderedPageBreak/>
              <w:t>sertifikat akreditasi yg terbaru tidak perlu dilegalisir karena sudah ada QR Code</w:t>
            </w:r>
          </w:p>
        </w:tc>
        <w:tc>
          <w:tcPr>
            <w:tcW w:w="1755" w:type="dxa"/>
          </w:tcPr>
          <w:p w14:paraId="797D35ED" w14:textId="79EF0222" w:rsidR="00BE2313" w:rsidRDefault="000D2C9C" w:rsidP="00D97B7D">
            <w:pPr>
              <w:spacing w:line="360" w:lineRule="auto"/>
              <w:jc w:val="both"/>
            </w:pPr>
            <w:r w:rsidRPr="000D2C9C">
              <w:lastRenderedPageBreak/>
              <w:t xml:space="preserve">Untuk sertifikat akreditasi silakan download disini ya https://lpm.usk.ac.id/, untuk </w:t>
            </w:r>
            <w:r w:rsidRPr="000D2C9C">
              <w:lastRenderedPageBreak/>
              <w:t>sertifikat akreditasi yg terbaru tidak perlu dilegalisir karena sudah ada QR Code</w:t>
            </w:r>
          </w:p>
        </w:tc>
        <w:tc>
          <w:tcPr>
            <w:tcW w:w="1931"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0D2C9C">
        <w:tc>
          <w:tcPr>
            <w:tcW w:w="530" w:type="dxa"/>
          </w:tcPr>
          <w:p w14:paraId="4C1311A9" w14:textId="77777777" w:rsidR="00BE2313" w:rsidRDefault="00BE2313" w:rsidP="00D97B7D">
            <w:pPr>
              <w:spacing w:line="360" w:lineRule="auto"/>
              <w:jc w:val="center"/>
            </w:pPr>
            <w:r>
              <w:t>2</w:t>
            </w:r>
          </w:p>
        </w:tc>
        <w:tc>
          <w:tcPr>
            <w:tcW w:w="2980" w:type="dxa"/>
          </w:tcPr>
          <w:p w14:paraId="12994D80" w14:textId="557283DB" w:rsidR="00BE2313" w:rsidRPr="00405B68" w:rsidRDefault="001A6389" w:rsidP="00D97B7D">
            <w:pPr>
              <w:spacing w:line="360" w:lineRule="auto"/>
            </w:pPr>
            <w:r w:rsidRPr="001A6389">
              <w:t>Bagaimana cara membayar ukt untuk jalur smmptn barat, dan ukt nya apakah di bayar sekalian dengan IPI nya?</w:t>
            </w:r>
          </w:p>
        </w:tc>
        <w:tc>
          <w:tcPr>
            <w:tcW w:w="1843" w:type="dxa"/>
          </w:tcPr>
          <w:p w14:paraId="1E3ED775" w14:textId="41D04833" w:rsidR="00BE2313" w:rsidRPr="00405B68" w:rsidRDefault="001A6389" w:rsidP="00D97B7D">
            <w:pPr>
              <w:spacing w:line="360" w:lineRule="auto"/>
            </w:pPr>
            <w:r w:rsidRPr="001A6389">
              <w:t>Silahkan langsung bayar ke Bank, dan masalah IPI tidak boleh di cicil kecuali hanya fakultas kedokteran saja</w:t>
            </w:r>
          </w:p>
        </w:tc>
        <w:tc>
          <w:tcPr>
            <w:tcW w:w="1755" w:type="dxa"/>
          </w:tcPr>
          <w:p w14:paraId="6BDC6091" w14:textId="545DCD49" w:rsidR="00BE2313" w:rsidRPr="00405B68" w:rsidRDefault="001A6389" w:rsidP="00D97B7D">
            <w:pPr>
              <w:spacing w:line="360" w:lineRule="auto"/>
              <w:jc w:val="both"/>
            </w:pPr>
            <w:r w:rsidRPr="001A6389">
              <w:t>Silahkan langsung bayar ke Bank, dan masalah IPI tidak boleh di cicil kecuali hanya fakultas kedokteran saja</w:t>
            </w:r>
          </w:p>
        </w:tc>
        <w:tc>
          <w:tcPr>
            <w:tcW w:w="193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0D2C9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65863BA5" w:rsidR="00BE2313" w:rsidRPr="00405B68" w:rsidRDefault="001A6389" w:rsidP="00D97B7D">
            <w:pPr>
              <w:spacing w:line="360" w:lineRule="auto"/>
            </w:pPr>
            <w:r w:rsidRPr="001A6389">
              <w:t>KTM dapat dicetak di laman berkas-akademik.usk.ac.id</w:t>
            </w:r>
          </w:p>
        </w:tc>
        <w:tc>
          <w:tcPr>
            <w:tcW w:w="1755" w:type="dxa"/>
          </w:tcPr>
          <w:p w14:paraId="2644B772" w14:textId="519039D0" w:rsidR="00BE2313" w:rsidRPr="00405B68" w:rsidRDefault="001A6389" w:rsidP="00D97B7D">
            <w:pPr>
              <w:spacing w:line="360" w:lineRule="auto"/>
              <w:jc w:val="both"/>
            </w:pPr>
            <w:r w:rsidRPr="001A6389">
              <w:t>KTM dapat dicetak di laman berkas-akademik.usk.ac.id</w:t>
            </w:r>
          </w:p>
        </w:tc>
        <w:tc>
          <w:tcPr>
            <w:tcW w:w="193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0D2C9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50F1A5F0" w:rsidR="00BE2313" w:rsidRPr="00405B68" w:rsidRDefault="001A6389" w:rsidP="00D97B7D">
            <w:pPr>
              <w:spacing w:line="360" w:lineRule="auto"/>
            </w:pPr>
            <w:r w:rsidRPr="001A6389">
              <w:t xml:space="preserve">Untuk data UKT yg sudah dibuat tidak bisa diubah kembali dan data UKT itu tidak menjadi masalah yg penting data KRS benar semua dan mengenai banding ukt </w:t>
            </w:r>
            <w:r w:rsidRPr="001A6389">
              <w:lastRenderedPageBreak/>
              <w:t>nanti akan dibuka oleh bagian keuangan, silakan pantau infonya di web usk.ac.id</w:t>
            </w:r>
          </w:p>
        </w:tc>
        <w:tc>
          <w:tcPr>
            <w:tcW w:w="1755" w:type="dxa"/>
          </w:tcPr>
          <w:p w14:paraId="4C2ABDCD" w14:textId="2BF751C8" w:rsidR="00BE2313" w:rsidRPr="00405B68" w:rsidRDefault="001A6389" w:rsidP="00D97B7D">
            <w:pPr>
              <w:spacing w:line="360" w:lineRule="auto"/>
              <w:jc w:val="both"/>
            </w:pPr>
            <w:r w:rsidRPr="001A6389">
              <w:lastRenderedPageBreak/>
              <w:t xml:space="preserve">Untuk data UKT yg sudah dibuat tidak bisa diubah kembali dan data UKT itu tidak menjadi masalah yg penting data KRS benar semua dan mengenai </w:t>
            </w:r>
            <w:r w:rsidRPr="001A6389">
              <w:lastRenderedPageBreak/>
              <w:t>banding ukt nanti akan dibuka oleh bagian keuangan, silakan pantau infonya di web usk.ac.id</w:t>
            </w:r>
          </w:p>
        </w:tc>
        <w:tc>
          <w:tcPr>
            <w:tcW w:w="1931"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0D2C9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4DA4F090" w:rsidR="00BE2313" w:rsidRPr="00405B68" w:rsidRDefault="00CC259E" w:rsidP="00D97B7D">
            <w:pPr>
              <w:spacing w:line="360" w:lineRule="auto"/>
            </w:pPr>
            <w:r w:rsidRPr="00CC259E">
              <w:t>Terkait masalah Surat keterangan Aktif Kuliah silahkan mengurus ke bagian Registrasi Akademik</w:t>
            </w:r>
          </w:p>
        </w:tc>
        <w:tc>
          <w:tcPr>
            <w:tcW w:w="1755" w:type="dxa"/>
          </w:tcPr>
          <w:p w14:paraId="1C8192AD" w14:textId="587213B2" w:rsidR="00BE2313" w:rsidRPr="00405B68" w:rsidRDefault="00CC259E" w:rsidP="00D97B7D">
            <w:pPr>
              <w:spacing w:line="360" w:lineRule="auto"/>
              <w:jc w:val="both"/>
            </w:pPr>
            <w:r w:rsidRPr="00CC259E">
              <w:t>Terkait masalah Surat keterangan Aktif Kuliah silahkan mengurus ke bagian Registrasi Akademik</w:t>
            </w:r>
          </w:p>
        </w:tc>
        <w:tc>
          <w:tcPr>
            <w:tcW w:w="1931"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717B332" w:rsidR="00FE4F7F" w:rsidRDefault="00FE4F7F" w:rsidP="00553836">
      <w:pPr>
        <w:spacing w:before="240" w:line="360" w:lineRule="auto"/>
        <w:ind w:firstLine="426"/>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t xml:space="preserve">Tabel </w:t>
      </w:r>
      <w:r>
        <w:rPr>
          <w:noProof/>
        </w:rPr>
        <w:t>4</w:t>
      </w:r>
      <w:r>
        <w:t>.</w:t>
      </w:r>
      <w:r>
        <w:rPr>
          <w:noProof/>
        </w:rPr>
        <w:t>6</w:t>
      </w:r>
      <w:r>
        <w:fldChar w:fldCharType="end"/>
      </w:r>
      <w:r>
        <w:t>.</w:t>
      </w:r>
    </w:p>
    <w:p w14:paraId="54864AE2" w14:textId="7E9A5DF3" w:rsidR="00AF6413" w:rsidRPr="00AF6413" w:rsidRDefault="00AF6413" w:rsidP="00AF6413">
      <w:pPr>
        <w:pStyle w:val="Caption"/>
        <w:spacing w:line="360" w:lineRule="auto"/>
        <w:rPr>
          <w:lang w:val="en-US"/>
        </w:rPr>
      </w:pPr>
      <w:bookmarkStart w:id="127" w:name="_Ref175500117"/>
      <w:bookmarkStart w:id="128" w:name="_Toc175566381"/>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6</w:t>
      </w:r>
      <w:r w:rsidR="00BE2313">
        <w:fldChar w:fldCharType="end"/>
      </w:r>
      <w:bookmarkEnd w:id="127"/>
      <w:r>
        <w:rPr>
          <w:lang w:val="en-US"/>
        </w:rPr>
        <w:t xml:space="preserve"> </w:t>
      </w:r>
      <w:r>
        <w:t>Nilai skor ROUGE</w:t>
      </w:r>
      <w:r>
        <w:rPr>
          <w:lang w:val="en-US"/>
        </w:rPr>
        <w:t xml:space="preserve"> dengan Metode </w:t>
      </w:r>
      <w:r w:rsidRPr="00AF6413">
        <w:rPr>
          <w:i/>
          <w:iCs w:val="0"/>
          <w:lang w:val="en-US"/>
        </w:rPr>
        <w:t>Fine-tuning</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054BCF41" w14:textId="5280A351"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84663E">
        <w:t xml:space="preserve">Tabel </w:t>
      </w:r>
      <w:r w:rsidR="0084663E">
        <w:rPr>
          <w:noProof/>
        </w:rPr>
        <w:t>4</w:t>
      </w:r>
      <w:r w:rsidR="0084663E">
        <w:t>.</w:t>
      </w:r>
      <w:r w:rsidR="0084663E">
        <w:rPr>
          <w:noProof/>
        </w:rPr>
        <w:t>7</w:t>
      </w:r>
      <w:r w:rsidR="0084663E">
        <w:rPr>
          <w:lang w:val="id-ID"/>
        </w:rPr>
        <w:fldChar w:fldCharType="end"/>
      </w:r>
    </w:p>
    <w:p w14:paraId="4EFAD645" w14:textId="07137BB7" w:rsidR="0014569C" w:rsidRPr="0014569C" w:rsidRDefault="0014569C" w:rsidP="00AF6413">
      <w:pPr>
        <w:pStyle w:val="Caption"/>
        <w:spacing w:line="360" w:lineRule="auto"/>
        <w:rPr>
          <w:lang w:val="en-US"/>
        </w:rPr>
      </w:pPr>
      <w:bookmarkStart w:id="129" w:name="_Ref175566309"/>
      <w:bookmarkStart w:id="130" w:name="_Toc175566382"/>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7</w:t>
      </w:r>
      <w:r w:rsidR="00BE2313">
        <w:fldChar w:fldCharType="end"/>
      </w:r>
      <w:bookmarkEnd w:id="129"/>
      <w:r>
        <w:rPr>
          <w:lang w:val="en-US"/>
        </w:rPr>
        <w:t xml:space="preserve"> Hasil</w:t>
      </w:r>
      <w:r w:rsidR="0084663E">
        <w:t xml:space="preserve"> dengan metode</w:t>
      </w:r>
      <w:r>
        <w:rPr>
          <w:lang w:val="en-US"/>
        </w:rPr>
        <w:t xml:space="preserve"> RAG</w:t>
      </w:r>
      <w:bookmarkEnd w:id="130"/>
    </w:p>
    <w:tbl>
      <w:tblPr>
        <w:tblStyle w:val="TableGrid"/>
        <w:tblW w:w="9039" w:type="dxa"/>
        <w:tblLayout w:type="fixed"/>
        <w:tblLook w:val="04A0" w:firstRow="1" w:lastRow="0" w:firstColumn="1" w:lastColumn="0" w:noHBand="0" w:noVBand="1"/>
      </w:tblPr>
      <w:tblGrid>
        <w:gridCol w:w="530"/>
        <w:gridCol w:w="2980"/>
        <w:gridCol w:w="2127"/>
        <w:gridCol w:w="1471"/>
        <w:gridCol w:w="1931"/>
      </w:tblGrid>
      <w:tr w:rsidR="003225A9" w14:paraId="4DF39806" w14:textId="77777777" w:rsidTr="00F90FE6">
        <w:tc>
          <w:tcPr>
            <w:tcW w:w="530" w:type="dxa"/>
            <w:vAlign w:val="center"/>
          </w:tcPr>
          <w:p w14:paraId="6AE39D31" w14:textId="0829CD1D" w:rsidR="003225A9" w:rsidRDefault="003225A9" w:rsidP="003225A9">
            <w:pPr>
              <w:spacing w:line="360" w:lineRule="auto"/>
              <w:jc w:val="center"/>
            </w:pPr>
            <w:r>
              <w:t>No</w:t>
            </w:r>
          </w:p>
        </w:tc>
        <w:tc>
          <w:tcPr>
            <w:tcW w:w="2980"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471" w:type="dxa"/>
            <w:vAlign w:val="center"/>
          </w:tcPr>
          <w:p w14:paraId="74DDD39C" w14:textId="337699ED" w:rsidR="003225A9" w:rsidRDefault="003225A9" w:rsidP="003225A9">
            <w:pPr>
              <w:spacing w:line="360" w:lineRule="auto"/>
              <w:jc w:val="center"/>
            </w:pPr>
            <w:r>
              <w:t>Jawaban</w:t>
            </w:r>
          </w:p>
        </w:tc>
        <w:tc>
          <w:tcPr>
            <w:tcW w:w="1931" w:type="dxa"/>
            <w:vAlign w:val="center"/>
          </w:tcPr>
          <w:p w14:paraId="7D0BEF98" w14:textId="72A4E473" w:rsidR="003225A9" w:rsidRDefault="003225A9" w:rsidP="003225A9">
            <w:pPr>
              <w:spacing w:line="360" w:lineRule="auto"/>
              <w:jc w:val="center"/>
            </w:pPr>
            <w:r>
              <w:t>Skor ROUGE</w:t>
            </w:r>
          </w:p>
        </w:tc>
      </w:tr>
      <w:tr w:rsidR="003225A9" w14:paraId="544584A5" w14:textId="77777777" w:rsidTr="00F90FE6">
        <w:tc>
          <w:tcPr>
            <w:tcW w:w="530" w:type="dxa"/>
          </w:tcPr>
          <w:p w14:paraId="151BF71F" w14:textId="0DF9A9E4" w:rsidR="003225A9" w:rsidRDefault="003225A9" w:rsidP="00F90FE6">
            <w:pPr>
              <w:spacing w:line="360" w:lineRule="auto"/>
              <w:jc w:val="center"/>
            </w:pPr>
            <w:r>
              <w:t>1</w:t>
            </w:r>
          </w:p>
        </w:tc>
        <w:tc>
          <w:tcPr>
            <w:tcW w:w="2980" w:type="dxa"/>
          </w:tcPr>
          <w:p w14:paraId="6CE42B0A" w14:textId="1672D35D" w:rsidR="003225A9" w:rsidRDefault="003225A9" w:rsidP="003225A9">
            <w:pPr>
              <w:spacing w:line="360" w:lineRule="auto"/>
            </w:pPr>
            <w:r w:rsidRPr="00405B68">
              <w:t>Bagaimana cara mengurus surat rekomendasi kampus?</w:t>
            </w:r>
          </w:p>
        </w:tc>
        <w:tc>
          <w:tcPr>
            <w:tcW w:w="2127" w:type="dxa"/>
          </w:tcPr>
          <w:p w14:paraId="0854031E" w14:textId="661904C9" w:rsidR="003225A9" w:rsidRDefault="00782DA2" w:rsidP="00782DA2">
            <w:pPr>
              <w:spacing w:line="360" w:lineRule="auto"/>
            </w:pPr>
            <w:r w:rsidRPr="00405B68">
              <w:t xml:space="preserve">Mahasiswa yang ingin membuat surat rekomendasi </w:t>
            </w:r>
            <w:r w:rsidRPr="00405B68">
              <w:lastRenderedPageBreak/>
              <w:t>kampus untuk Beasiswa Pengajuannya dapat dilakukan di bagian Kemahasiswaan.</w:t>
            </w:r>
          </w:p>
        </w:tc>
        <w:tc>
          <w:tcPr>
            <w:tcW w:w="1471" w:type="dxa"/>
          </w:tcPr>
          <w:p w14:paraId="1A083958" w14:textId="77F985D2" w:rsidR="003225A9" w:rsidRDefault="00782DA2" w:rsidP="005A37D9">
            <w:pPr>
              <w:spacing w:line="360" w:lineRule="auto"/>
              <w:jc w:val="both"/>
            </w:pPr>
            <w:r w:rsidRPr="00405B68">
              <w:lastRenderedPageBreak/>
              <w:t xml:space="preserve">Surat rekomendasi dapat </w:t>
            </w:r>
            <w:r w:rsidRPr="00405B68">
              <w:lastRenderedPageBreak/>
              <w:t>dilakukan di bagian Kemahasiswaan.</w:t>
            </w:r>
          </w:p>
        </w:tc>
        <w:tc>
          <w:tcPr>
            <w:tcW w:w="1931" w:type="dxa"/>
          </w:tcPr>
          <w:p w14:paraId="488C9539" w14:textId="3CC46D97" w:rsidR="003225A9" w:rsidRDefault="00782DA2" w:rsidP="00782DA2">
            <w:pPr>
              <w:spacing w:line="360" w:lineRule="auto"/>
            </w:pPr>
            <w:r w:rsidRPr="00782DA2">
              <w:lastRenderedPageBreak/>
              <w:t>Rouge</w:t>
            </w:r>
            <w:r>
              <w:t xml:space="preserve"> </w:t>
            </w:r>
            <w:proofErr w:type="gramStart"/>
            <w:r w:rsidRPr="00782DA2">
              <w:t>1</w:t>
            </w:r>
            <w:r>
              <w:t xml:space="preserve"> </w:t>
            </w:r>
            <w:r w:rsidRPr="00782DA2">
              <w:t>:</w:t>
            </w:r>
            <w:proofErr w:type="gramEnd"/>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F90FE6">
        <w:tc>
          <w:tcPr>
            <w:tcW w:w="530" w:type="dxa"/>
          </w:tcPr>
          <w:p w14:paraId="73CA41E0" w14:textId="3112DBEA" w:rsidR="00DE7F06" w:rsidRDefault="00DE7F06" w:rsidP="00F90FE6">
            <w:pPr>
              <w:spacing w:line="360" w:lineRule="auto"/>
              <w:jc w:val="center"/>
            </w:pPr>
            <w:r>
              <w:t>2</w:t>
            </w:r>
          </w:p>
        </w:tc>
        <w:tc>
          <w:tcPr>
            <w:tcW w:w="2980" w:type="dxa"/>
          </w:tcPr>
          <w:p w14:paraId="314E1FBE" w14:textId="3B8B7906" w:rsidR="00DE7F06" w:rsidRPr="00405B68" w:rsidRDefault="00DE7F06" w:rsidP="003225A9">
            <w:pPr>
              <w:spacing w:line="360" w:lineRule="auto"/>
            </w:pPr>
            <w:r w:rsidRPr="00405B68">
              <w:t>Apakah ada tata cara mendaftar di usk?</w:t>
            </w:r>
          </w:p>
        </w:tc>
        <w:tc>
          <w:tcPr>
            <w:tcW w:w="2127" w:type="dxa"/>
          </w:tcPr>
          <w:p w14:paraId="1D248F1F" w14:textId="22AA231A" w:rsidR="00DE7F06" w:rsidRPr="00405B68" w:rsidRDefault="00DE7F06" w:rsidP="00782DA2">
            <w:pPr>
              <w:spacing w:line="360" w:lineRule="auto"/>
            </w:pPr>
            <w:r w:rsidRPr="00405B68">
              <w:t xml:space="preserve">Tata cara mendaftar di usk Silahkan Klik link </w:t>
            </w:r>
            <w:proofErr w:type="gramStart"/>
            <w:r w:rsidRPr="00405B68">
              <w:t>Berikut :</w:t>
            </w:r>
            <w:proofErr w:type="gramEnd"/>
            <w:r w:rsidRPr="00405B68">
              <w:t xml:space="preserve"> https://pmb.usk.ac.id/berita/penerimaan-mahasiswa-baru-usk-t-a-2023-2024-melalui-seleksi-talenta-usk-berprestasi</w:t>
            </w:r>
            <w:r>
              <w:t>.</w:t>
            </w:r>
          </w:p>
        </w:tc>
        <w:tc>
          <w:tcPr>
            <w:tcW w:w="1471" w:type="dxa"/>
          </w:tcPr>
          <w:p w14:paraId="1E935C99" w14:textId="1C7E22BA" w:rsidR="00DE7F06" w:rsidRPr="00405B68" w:rsidRDefault="00DE7F06" w:rsidP="005A37D9">
            <w:pPr>
              <w:spacing w:line="360" w:lineRule="auto"/>
              <w:jc w:val="both"/>
            </w:pPr>
            <w:r w:rsidRPr="00405B68">
              <w:t xml:space="preserve">Silahkan Klik link Berikut: https://pm </w:t>
            </w:r>
            <w:proofErr w:type="gramStart"/>
            <w:r w:rsidRPr="00405B68">
              <w:t>b.usk.ac.id</w:t>
            </w:r>
            <w:proofErr w:type="gramEnd"/>
            <w:r w:rsidRPr="00405B68">
              <w:t>/berita/penerim aan-mahasiswa-baru-usk-t-a-2023-2024-melalui-seleksi -talenta-usk-berprestasi</w:t>
            </w:r>
            <w:r>
              <w:t>.</w:t>
            </w:r>
          </w:p>
        </w:tc>
        <w:tc>
          <w:tcPr>
            <w:tcW w:w="1931" w:type="dxa"/>
          </w:tcPr>
          <w:p w14:paraId="1654263D" w14:textId="7285AF1E" w:rsidR="00DE7F06" w:rsidRPr="00DE7F06" w:rsidRDefault="00DE7F06" w:rsidP="00782DA2">
            <w:pPr>
              <w:spacing w:line="360" w:lineRule="auto"/>
            </w:pPr>
            <w:r>
              <w:t>R</w:t>
            </w:r>
            <w:r w:rsidRPr="00DE7F06">
              <w:t>ouge</w:t>
            </w:r>
            <w:r>
              <w:t xml:space="preserve"> </w:t>
            </w:r>
            <w:proofErr w:type="gramStart"/>
            <w:r w:rsidRPr="00DE7F06">
              <w:t>1</w:t>
            </w:r>
            <w:r>
              <w:t xml:space="preserve"> </w:t>
            </w:r>
            <w:r w:rsidRPr="00DE7F06">
              <w:t>:</w:t>
            </w:r>
            <w:proofErr w:type="gramEnd"/>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F90FE6">
        <w:tc>
          <w:tcPr>
            <w:tcW w:w="530" w:type="dxa"/>
          </w:tcPr>
          <w:p w14:paraId="42C093FF" w14:textId="5C391B6F" w:rsidR="007B2F27" w:rsidRDefault="007B2F27" w:rsidP="00F90FE6">
            <w:pPr>
              <w:spacing w:line="360" w:lineRule="auto"/>
              <w:jc w:val="center"/>
            </w:pPr>
            <w:r>
              <w:t>3</w:t>
            </w:r>
          </w:p>
        </w:tc>
        <w:tc>
          <w:tcPr>
            <w:tcW w:w="2980"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2127" w:type="dxa"/>
          </w:tcPr>
          <w:p w14:paraId="511FF383" w14:textId="25DFE960" w:rsidR="007B2F27" w:rsidRPr="00405B68" w:rsidRDefault="007B2F27" w:rsidP="00782DA2">
            <w:pPr>
              <w:spacing w:line="360" w:lineRule="auto"/>
            </w:pPr>
            <w:r w:rsidRPr="00405B68">
              <w:t xml:space="preserve">Kalender Akademik USK tahun 2024 Silahkan di download pada link </w:t>
            </w:r>
            <w:proofErr w:type="gramStart"/>
            <w:r w:rsidRPr="00405B68">
              <w:t>Berikut :</w:t>
            </w:r>
            <w:proofErr w:type="gramEnd"/>
            <w:r w:rsidRPr="00405B68">
              <w:t xml:space="preserve"> https://usk.ac.id/download/kalender-akademik-2023-2024/.</w:t>
            </w:r>
          </w:p>
        </w:tc>
        <w:tc>
          <w:tcPr>
            <w:tcW w:w="1471" w:type="dxa"/>
          </w:tcPr>
          <w:p w14:paraId="51CDCF9E" w14:textId="3E02E7F2" w:rsidR="007B2F27" w:rsidRPr="00405B68" w:rsidRDefault="007B2F27" w:rsidP="005A37D9">
            <w:pPr>
              <w:spacing w:line="360" w:lineRule="auto"/>
              <w:jc w:val="both"/>
            </w:pPr>
            <w:r w:rsidRPr="00405B68">
              <w:t xml:space="preserve">silahkan di unduh pada link berikut: </w:t>
            </w:r>
            <w:hyperlink r:id="rId30" w:history="1">
              <w:r w:rsidRPr="00A421D9">
                <w:rPr>
                  <w:rStyle w:val="Hyperlink"/>
                </w:rPr>
                <w:t>https://usk.ac.id/download/kalender-akadem ik-2023-2024/</w:t>
              </w:r>
            </w:hyperlink>
            <w:r w:rsidRPr="00405B68">
              <w:t>.</w:t>
            </w:r>
          </w:p>
        </w:tc>
        <w:tc>
          <w:tcPr>
            <w:tcW w:w="1931" w:type="dxa"/>
          </w:tcPr>
          <w:p w14:paraId="5FA2B0DF" w14:textId="4530AADD" w:rsidR="007B2F27" w:rsidRDefault="007B2F27" w:rsidP="00782DA2">
            <w:pPr>
              <w:spacing w:line="360" w:lineRule="auto"/>
            </w:pPr>
            <w:r>
              <w:t>R</w:t>
            </w:r>
            <w:r w:rsidRPr="007B2F27">
              <w:t>ouge</w:t>
            </w:r>
            <w:r>
              <w:t xml:space="preserve"> </w:t>
            </w:r>
            <w:proofErr w:type="gramStart"/>
            <w:r w:rsidRPr="007B2F27">
              <w:t>1</w:t>
            </w:r>
            <w:r>
              <w:t xml:space="preserve"> </w:t>
            </w:r>
            <w:r w:rsidRPr="007B2F27">
              <w:t>:</w:t>
            </w:r>
            <w:proofErr w:type="gramEnd"/>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F90FE6">
        <w:tc>
          <w:tcPr>
            <w:tcW w:w="530" w:type="dxa"/>
          </w:tcPr>
          <w:p w14:paraId="5E8F953F" w14:textId="1A58F6AA" w:rsidR="00B4135A" w:rsidRDefault="00B4135A" w:rsidP="00F90FE6">
            <w:pPr>
              <w:spacing w:line="360" w:lineRule="auto"/>
              <w:jc w:val="center"/>
            </w:pPr>
            <w:r>
              <w:t>4</w:t>
            </w:r>
          </w:p>
        </w:tc>
        <w:tc>
          <w:tcPr>
            <w:tcW w:w="2980" w:type="dxa"/>
          </w:tcPr>
          <w:p w14:paraId="455D7039" w14:textId="5D5F6DCF" w:rsidR="00B4135A" w:rsidRPr="00405B68" w:rsidRDefault="00B4135A" w:rsidP="003225A9">
            <w:pPr>
              <w:spacing w:line="360" w:lineRule="auto"/>
            </w:pPr>
            <w:r w:rsidRPr="00405B68">
              <w:t xml:space="preserve">Bagaimana Pengurusan </w:t>
            </w:r>
            <w:r w:rsidRPr="00405B68">
              <w:lastRenderedPageBreak/>
              <w:t>Surat Keterangan Aktif Kuliah?</w:t>
            </w:r>
          </w:p>
        </w:tc>
        <w:tc>
          <w:tcPr>
            <w:tcW w:w="2127" w:type="dxa"/>
          </w:tcPr>
          <w:p w14:paraId="2CA7087C" w14:textId="7D1E2044" w:rsidR="00B4135A" w:rsidRPr="00405B68" w:rsidRDefault="00B4135A" w:rsidP="00782DA2">
            <w:pPr>
              <w:spacing w:line="360" w:lineRule="auto"/>
            </w:pPr>
            <w:r w:rsidRPr="00405B68">
              <w:lastRenderedPageBreak/>
              <w:t xml:space="preserve">Pengurusan Surat </w:t>
            </w:r>
            <w:r w:rsidRPr="00405B68">
              <w:lastRenderedPageBreak/>
              <w:t>Keterangan Aktif Kuliah silahkan ke bagian Registrasi.</w:t>
            </w:r>
          </w:p>
        </w:tc>
        <w:tc>
          <w:tcPr>
            <w:tcW w:w="1471" w:type="dxa"/>
          </w:tcPr>
          <w:p w14:paraId="1EFD455B" w14:textId="27FBFE60" w:rsidR="00B4135A" w:rsidRPr="00405B68" w:rsidRDefault="00B4135A" w:rsidP="005A37D9">
            <w:pPr>
              <w:spacing w:line="360" w:lineRule="auto"/>
              <w:jc w:val="both"/>
            </w:pPr>
            <w:r w:rsidRPr="00405B68">
              <w:lastRenderedPageBreak/>
              <w:t xml:space="preserve">Silahkan ke </w:t>
            </w:r>
            <w:r w:rsidRPr="00405B68">
              <w:lastRenderedPageBreak/>
              <w:t>bagian Registrasi</w:t>
            </w:r>
            <w:r>
              <w:t>.</w:t>
            </w:r>
          </w:p>
        </w:tc>
        <w:tc>
          <w:tcPr>
            <w:tcW w:w="1931" w:type="dxa"/>
          </w:tcPr>
          <w:p w14:paraId="755A7265" w14:textId="45A9EFB0" w:rsidR="00B4135A" w:rsidRPr="00B4135A" w:rsidRDefault="00B4135A" w:rsidP="00782DA2">
            <w:pPr>
              <w:spacing w:line="360" w:lineRule="auto"/>
            </w:pPr>
            <w:r>
              <w:lastRenderedPageBreak/>
              <w:t>R</w:t>
            </w:r>
            <w:r w:rsidRPr="00B4135A">
              <w:t>ouge</w:t>
            </w:r>
            <w:r>
              <w:t xml:space="preserve"> </w:t>
            </w:r>
            <w:proofErr w:type="gramStart"/>
            <w:r w:rsidRPr="00B4135A">
              <w:t>1</w:t>
            </w:r>
            <w:r>
              <w:t xml:space="preserve"> </w:t>
            </w:r>
            <w:r w:rsidRPr="00B4135A">
              <w:t>:</w:t>
            </w:r>
            <w:proofErr w:type="gramEnd"/>
            <w:r w:rsidRPr="00B4135A">
              <w:t xml:space="preserve"> 0.6153, </w:t>
            </w:r>
            <w:r>
              <w:lastRenderedPageBreak/>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F90FE6">
        <w:tc>
          <w:tcPr>
            <w:tcW w:w="530" w:type="dxa"/>
          </w:tcPr>
          <w:p w14:paraId="4967C14C" w14:textId="6F4C5C44" w:rsidR="00B94A6E" w:rsidRDefault="00B4135A" w:rsidP="00F90FE6">
            <w:pPr>
              <w:spacing w:line="360" w:lineRule="auto"/>
              <w:jc w:val="center"/>
            </w:pPr>
            <w:r>
              <w:lastRenderedPageBreak/>
              <w:t>5</w:t>
            </w:r>
          </w:p>
        </w:tc>
        <w:tc>
          <w:tcPr>
            <w:tcW w:w="2980"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w:t>
            </w:r>
            <w:proofErr w:type="gramStart"/>
            <w:r w:rsidRPr="00405B68">
              <w:t>di :</w:t>
            </w:r>
            <w:proofErr w:type="gramEnd"/>
            <w:r w:rsidRPr="00405B68">
              <w:t xml:space="preserve"> ult.usk.ac.id atau langsung melalui link google form : </w:t>
            </w:r>
            <w:hyperlink r:id="rId31" w:history="1">
              <w:r w:rsidRPr="00405B68">
                <w:rPr>
                  <w:rStyle w:val="Hyperlink"/>
                </w:rPr>
                <w:t>https://forms.gle/Xq6ThdgQNhWYhbat8</w:t>
              </w:r>
            </w:hyperlink>
          </w:p>
        </w:tc>
        <w:tc>
          <w:tcPr>
            <w:tcW w:w="1471" w:type="dxa"/>
          </w:tcPr>
          <w:p w14:paraId="56CC18B4" w14:textId="7D89AA34" w:rsidR="00B94A6E" w:rsidRPr="00405B68" w:rsidRDefault="00B94A6E" w:rsidP="005A37D9">
            <w:pPr>
              <w:spacing w:line="360" w:lineRule="auto"/>
              <w:jc w:val="both"/>
            </w:pPr>
            <w:r w:rsidRPr="00B94A6E">
              <w:t>Apabila Mahasiswa lupa password atau kata sandi KRS, dapat melakukan permohonan ke unit Layanan Terpadu (ULT) di Biro USK. Mereka akan membantu mengatur ulang penggunaan akun dan menyediakan informasi tentang bagaimana cara memperbarui password.</w:t>
            </w:r>
          </w:p>
        </w:tc>
        <w:tc>
          <w:tcPr>
            <w:tcW w:w="1931" w:type="dxa"/>
          </w:tcPr>
          <w:p w14:paraId="6EDC9BF0" w14:textId="278DAB50" w:rsidR="00B94A6E" w:rsidRDefault="00B94A6E" w:rsidP="00782DA2">
            <w:pPr>
              <w:spacing w:line="360" w:lineRule="auto"/>
            </w:pPr>
            <w:r>
              <w:t>R</w:t>
            </w:r>
            <w:r w:rsidRPr="00405B68">
              <w:t>ouge</w:t>
            </w:r>
            <w:r>
              <w:t xml:space="preserve"> </w:t>
            </w:r>
            <w:proofErr w:type="gramStart"/>
            <w:r w:rsidRPr="00405B68">
              <w:t>1</w:t>
            </w:r>
            <w:r>
              <w:t xml:space="preserve"> </w:t>
            </w:r>
            <w:r w:rsidRPr="00405B68">
              <w:t>:</w:t>
            </w:r>
            <w:proofErr w:type="gramEnd"/>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6DD7BE2D" w:rsidR="00BD2CB6" w:rsidRDefault="00BD2CB6" w:rsidP="00AC3851">
      <w:pPr>
        <w:pStyle w:val="Caption"/>
        <w:spacing w:line="360" w:lineRule="auto"/>
        <w:ind w:firstLine="426"/>
        <w:jc w:val="both"/>
      </w:pPr>
      <w:bookmarkStart w:id="131" w:name="_Ref166522659"/>
      <w:r>
        <w:lastRenderedPageBreak/>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t xml:space="preserve">Tabel </w:t>
      </w:r>
      <w:r>
        <w:rPr>
          <w:noProof/>
        </w:rPr>
        <w:t>4</w:t>
      </w:r>
      <w:r>
        <w:t>.</w:t>
      </w:r>
      <w:r>
        <w:rPr>
          <w:noProof/>
        </w:rPr>
        <w:t>8</w:t>
      </w:r>
      <w:r>
        <w:fldChar w:fldCharType="end"/>
      </w:r>
      <w:r>
        <w:t>.</w:t>
      </w:r>
    </w:p>
    <w:p w14:paraId="72D6C775" w14:textId="48856150" w:rsidR="009618FF" w:rsidRPr="00AF6413" w:rsidRDefault="009618FF" w:rsidP="005A37D9">
      <w:pPr>
        <w:pStyle w:val="Caption"/>
        <w:spacing w:line="360" w:lineRule="auto"/>
        <w:rPr>
          <w:lang w:val="en-US"/>
        </w:rPr>
      </w:pPr>
      <w:bookmarkStart w:id="132" w:name="_Ref175566192"/>
      <w:bookmarkStart w:id="133" w:name="_Toc175566383"/>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8</w:t>
      </w:r>
      <w:r w:rsidR="00BE2313">
        <w:fldChar w:fldCharType="end"/>
      </w:r>
      <w:bookmarkEnd w:id="131"/>
      <w:bookmarkEnd w:id="132"/>
      <w:r>
        <w:rPr>
          <w:lang w:val="en-US"/>
        </w:rPr>
        <w:t xml:space="preserve"> </w:t>
      </w:r>
      <w:r>
        <w:t>Nilai skor ROUGE</w:t>
      </w:r>
      <w:r w:rsidR="00AF6413">
        <w:rPr>
          <w:lang w:val="en-US"/>
        </w:rPr>
        <w:t xml:space="preserve"> dengan Metode RAG</w:t>
      </w:r>
      <w:bookmarkEnd w:id="1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4" w:name="_Toc175566442"/>
      <w:r w:rsidRPr="00C42385">
        <w:rPr>
          <w:lang w:val="id-ID"/>
        </w:rPr>
        <w:t xml:space="preserve">Kategori </w:t>
      </w:r>
      <w:r>
        <w:t>skor ROUGE</w:t>
      </w:r>
      <w:bookmarkEnd w:id="134"/>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33DC788" w:rsidR="00372695" w:rsidRDefault="00372695" w:rsidP="00A24768">
      <w:pPr>
        <w:pStyle w:val="Caption"/>
        <w:spacing w:line="360" w:lineRule="auto"/>
      </w:pPr>
      <w:bookmarkStart w:id="135" w:name="_Toc175566384"/>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9</w:t>
      </w:r>
      <w:r w:rsidR="00BE2313">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5"/>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6" w:name="_Toc175566443"/>
      <w:r w:rsidRPr="00CE4B9F">
        <w:t>Menghitung Evaluasi Sumber Daya</w:t>
      </w:r>
      <w:bookmarkEnd w:id="136"/>
    </w:p>
    <w:p w14:paraId="270D43B4" w14:textId="2968E8C6" w:rsidR="006C0590" w:rsidRDefault="00263D97" w:rsidP="003F3282">
      <w:pPr>
        <w:spacing w:line="360" w:lineRule="auto"/>
        <w:ind w:firstLine="576"/>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lastRenderedPageBreak/>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515398B0" w:rsidR="006C0590" w:rsidRDefault="006C0590" w:rsidP="003F3282">
      <w:pPr>
        <w:pStyle w:val="Caption"/>
        <w:spacing w:line="360" w:lineRule="auto"/>
      </w:pPr>
      <w:bookmarkStart w:id="137" w:name="_Ref173227232"/>
      <w:bookmarkStart w:id="138" w:name="_Toc175566385"/>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10</w:t>
      </w:r>
      <w:r w:rsidR="00BE2313">
        <w:fldChar w:fldCharType="end"/>
      </w:r>
      <w:bookmarkEnd w:id="137"/>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63E39B9F" w14:textId="77777777" w:rsidR="006C0590" w:rsidRPr="00D844C8" w:rsidRDefault="006C0590" w:rsidP="00D844C8">
      <w:pPr>
        <w:spacing w:line="360" w:lineRule="auto"/>
        <w:ind w:firstLine="576"/>
        <w:jc w:val="both"/>
        <w:rPr>
          <w:lang w:val="id-ID"/>
        </w:rPr>
      </w:pPr>
    </w:p>
    <w:p w14:paraId="7CC7B530" w14:textId="77777777" w:rsidR="00D844C8" w:rsidRPr="00CE4B9F" w:rsidRDefault="00D844C8" w:rsidP="00263D97">
      <w:pPr>
        <w:spacing w:line="360" w:lineRule="auto"/>
        <w:ind w:firstLine="576"/>
      </w:pPr>
    </w:p>
    <w:p w14:paraId="16EC230B" w14:textId="09D3691D" w:rsidR="005255A8" w:rsidRPr="005255A8" w:rsidRDefault="00400E7D" w:rsidP="005255A8">
      <w:pPr>
        <w:pStyle w:val="Heading2"/>
      </w:pPr>
      <w:bookmarkStart w:id="139" w:name="_Toc175566444"/>
      <w:r w:rsidRPr="00400E7D">
        <w:t>Analisis Hasil</w:t>
      </w:r>
      <w:bookmarkEnd w:id="139"/>
    </w:p>
    <w:p w14:paraId="6A7B9EAF" w14:textId="16CD013B" w:rsidR="00B31BE3" w:rsidRDefault="00B31BE3" w:rsidP="005255A8">
      <w:pPr>
        <w:pStyle w:val="ListParagraph"/>
        <w:numPr>
          <w:ilvl w:val="0"/>
          <w:numId w:val="17"/>
        </w:numPr>
        <w:ind w:left="567"/>
        <w:jc w:val="both"/>
      </w:pPr>
      <w:r w:rsidRPr="00B31BE3">
        <w:t>Masalah Data Pelatihan</w:t>
      </w:r>
    </w:p>
    <w:p w14:paraId="0E3D03CB" w14:textId="5BB088D1"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5255A8">
      <w:pPr>
        <w:pStyle w:val="ListParagraph"/>
        <w:numPr>
          <w:ilvl w:val="0"/>
          <w:numId w:val="17"/>
        </w:numPr>
        <w:ind w:left="567"/>
        <w:jc w:val="both"/>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5255A8">
      <w:pPr>
        <w:pStyle w:val="ListParagraph"/>
        <w:numPr>
          <w:ilvl w:val="0"/>
          <w:numId w:val="18"/>
        </w:numPr>
        <w:ind w:left="567"/>
        <w:jc w:val="both"/>
      </w:pPr>
      <w:r w:rsidRPr="00B31BE3">
        <w:lastRenderedPageBreak/>
        <w:t>Metrik kualitas linguistik seperti ROUGE dan BLEU</w:t>
      </w:r>
      <w:r w:rsidR="007E5E9E">
        <w:t>.</w:t>
      </w:r>
    </w:p>
    <w:p w14:paraId="11EA1885" w14:textId="1E98E684" w:rsidR="00B31BE3" w:rsidRDefault="00B31BE3" w:rsidP="005255A8">
      <w:pPr>
        <w:pStyle w:val="ListParagraph"/>
        <w:numPr>
          <w:ilvl w:val="0"/>
          <w:numId w:val="18"/>
        </w:numPr>
        <w:ind w:left="567"/>
        <w:jc w:val="both"/>
      </w:pPr>
      <w:r w:rsidRPr="00B31BE3">
        <w:t>Metrik validitas konten, yaitu berbasis IE, berbasis QA, dan berbasis NLI</w:t>
      </w:r>
      <w:r w:rsidR="00F066A2">
        <w:t xml:space="preserve"> </w:t>
      </w:r>
      <w:r w:rsidR="00F066A2">
        <w:fldChar w:fldCharType="begin" w:fldLock="1"/>
      </w:r>
      <w:r w:rsidR="00F066A2">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mendeley":{"formattedCitation":"(Minaee et al., 2024)","plainText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4BEC5CC7"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7E6A0F">
      <w:pPr>
        <w:pStyle w:val="ListParagraph"/>
        <w:numPr>
          <w:ilvl w:val="0"/>
          <w:numId w:val="17"/>
        </w:numPr>
        <w:spacing w:before="240"/>
        <w:ind w:left="567"/>
        <w:jc w:val="both"/>
      </w:pPr>
      <w:r w:rsidRPr="00B31BE3">
        <w:t xml:space="preserve">Metode </w:t>
      </w:r>
      <w:r w:rsidRPr="005255A8">
        <w:rPr>
          <w:i/>
          <w:iCs w:val="0"/>
        </w:rPr>
        <w:t>Retrieval-Augmented Generation</w:t>
      </w:r>
      <w:r w:rsidRPr="00B31BE3">
        <w:t xml:space="preserve"> (RAG)</w:t>
      </w:r>
    </w:p>
    <w:p w14:paraId="5746FD77" w14:textId="6B0C915B" w:rsidR="007203BF" w:rsidRDefault="00B31BE3" w:rsidP="0052206C">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p>
    <w:p w14:paraId="24347D9F" w14:textId="77777777" w:rsidR="0052206C" w:rsidRDefault="0052206C" w:rsidP="0052206C">
      <w:pPr>
        <w:spacing w:line="360" w:lineRule="auto"/>
        <w:ind w:firstLine="432"/>
        <w:jc w:val="both"/>
      </w:pPr>
    </w:p>
    <w:p w14:paraId="4FAA6274" w14:textId="256FCD77" w:rsidR="0055197F" w:rsidRDefault="0055197F" w:rsidP="0055197F">
      <w:pPr>
        <w:pStyle w:val="ListParagraph"/>
        <w:numPr>
          <w:ilvl w:val="0"/>
          <w:numId w:val="13"/>
        </w:numPr>
        <w:ind w:left="567"/>
        <w:jc w:val="both"/>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40" w:name="_Toc175566445"/>
      <w:r>
        <w:lastRenderedPageBreak/>
        <w:t xml:space="preserve">BAB V </w:t>
      </w:r>
      <w:r>
        <w:br/>
        <w:t>KESIMPULAN DAN SARAN</w:t>
      </w:r>
      <w:bookmarkEnd w:id="140"/>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41" w:name="_Toc175566446"/>
      <w:r>
        <w:rPr>
          <w:lang w:val="en-US"/>
        </w:rPr>
        <w:t>Kesimpulan</w:t>
      </w:r>
      <w:bookmarkEnd w:id="141"/>
    </w:p>
    <w:p w14:paraId="45D01CE2" w14:textId="522C01F6" w:rsidR="00793730" w:rsidRPr="001067CD" w:rsidRDefault="00793730" w:rsidP="001D23E8">
      <w:pPr>
        <w:spacing w:line="360" w:lineRule="auto"/>
        <w:ind w:firstLine="432"/>
        <w:jc w:val="both"/>
      </w:pPr>
      <w:r>
        <w:t xml:space="preserve">Chatbot USK telah berhasil dibuat dengan memanfaatkan model sumber terbuka Mistral 7B dengan melakukan 2 metode yaitu </w:t>
      </w:r>
      <w:r w:rsidRPr="00090CB8">
        <w:rPr>
          <w:i/>
          <w:iCs w:val="0"/>
        </w:rPr>
        <w:t>Fine-tuning</w:t>
      </w:r>
      <w:r>
        <w:rPr>
          <w:i/>
          <w:iCs w:val="0"/>
        </w:rPr>
        <w:t xml:space="preserve"> </w:t>
      </w:r>
      <w:r>
        <w:t xml:space="preserve">dan </w:t>
      </w:r>
      <w:r w:rsidRPr="00683F5C">
        <w:rPr>
          <w:i/>
          <w:iCs w:val="0"/>
          <w:lang w:val="en-US"/>
        </w:rPr>
        <w:t>Retrieval Augmented Generation</w:t>
      </w:r>
      <w:r>
        <w:rPr>
          <w:i/>
          <w:iCs w:val="0"/>
          <w:lang w:val="en-US"/>
        </w:rPr>
        <w:t xml:space="preserve"> </w:t>
      </w:r>
      <w:r w:rsidRPr="00313F12">
        <w:rPr>
          <w:lang w:val="en-US"/>
        </w:rPr>
        <w:t>(RAG)</w:t>
      </w:r>
      <w:r>
        <w:rPr>
          <w:lang w:val="en-US"/>
        </w:rPr>
        <w:t xml:space="preserve"> </w:t>
      </w:r>
      <w:proofErr w:type="gramStart"/>
      <w:r>
        <w:rPr>
          <w:lang w:val="en-US"/>
        </w:rPr>
        <w:t>sehingga  menghasilkan</w:t>
      </w:r>
      <w:proofErr w:type="gramEnd"/>
      <w:r>
        <w:rPr>
          <w:lang w:val="en-US"/>
        </w:rPr>
        <w:t xml:space="preserve"> model baru yang dinamai</w:t>
      </w:r>
      <w:r w:rsidR="00805C5D">
        <w:rPr>
          <w:lang w:val="en-US"/>
        </w:rPr>
        <w:t xml:space="preserve"> </w:t>
      </w:r>
      <w:r w:rsidR="00805C5D">
        <w:t>USK Mistral 7B</w:t>
      </w:r>
      <w:r>
        <w:rPr>
          <w:lang w:val="en-US"/>
        </w:rPr>
        <w:t xml:space="preserve">. Dengan memanfaatkan </w:t>
      </w:r>
      <w:r w:rsidRPr="00350B3B">
        <w:rPr>
          <w:i/>
          <w:iCs w:val="0"/>
          <w:lang w:val="en-US"/>
        </w:rPr>
        <w:t>Librar</w:t>
      </w:r>
      <w:r w:rsidR="00350B3B" w:rsidRPr="00350B3B">
        <w:rPr>
          <w:i/>
          <w:iCs w:val="0"/>
          <w:lang w:val="en-US"/>
        </w:rPr>
        <w:t>y</w:t>
      </w:r>
      <w:r>
        <w:rPr>
          <w:lang w:val="en-US"/>
        </w:rPr>
        <w:t xml:space="preserve"> python Gradio UI, Chatbot USK dapat digunakan oleh pengguna dengan tampilan yang menarik.</w:t>
      </w:r>
      <w:r w:rsidR="001067CD">
        <w:rPr>
          <w:lang w:val="en-US"/>
        </w:rPr>
        <w:t xml:space="preserve"> Terdapat perbedaan pada 2 metode dimana </w:t>
      </w:r>
      <w:r w:rsidR="001067CD">
        <w:t xml:space="preserve">metode </w:t>
      </w:r>
      <w:r w:rsidR="001067CD">
        <w:rPr>
          <w:i/>
          <w:iCs w:val="0"/>
        </w:rPr>
        <w:t>f</w:t>
      </w:r>
      <w:r w:rsidR="001067CD" w:rsidRPr="00090CB8">
        <w:rPr>
          <w:i/>
          <w:iCs w:val="0"/>
        </w:rPr>
        <w:t>ine-tuning</w:t>
      </w:r>
      <w:r w:rsidR="001067CD">
        <w:rPr>
          <w:i/>
          <w:iCs w:val="0"/>
        </w:rPr>
        <w:t xml:space="preserve"> </w:t>
      </w:r>
      <w:r w:rsidR="001067CD">
        <w:t xml:space="preserve">membutuhkan waktu </w:t>
      </w:r>
      <w:r w:rsidR="001067CD" w:rsidRPr="001067CD">
        <w:rPr>
          <w:i/>
          <w:iCs w:val="0"/>
        </w:rPr>
        <w:t>training</w:t>
      </w:r>
      <w:r w:rsidR="005F38C2">
        <w:rPr>
          <w:i/>
          <w:iCs w:val="0"/>
        </w:rPr>
        <w:t xml:space="preserve"> </w:t>
      </w:r>
      <w:r w:rsidR="001067CD">
        <w:t xml:space="preserve">yang banyak </w:t>
      </w:r>
      <w:r w:rsidR="006441B2">
        <w:t>untuk</w:t>
      </w:r>
      <w:r w:rsidR="001067CD">
        <w:t xml:space="preserve"> dapat menghasilkan model </w:t>
      </w:r>
      <w:r w:rsidR="000010E9">
        <w:t xml:space="preserve">baru </w:t>
      </w:r>
      <w:r w:rsidR="001067CD">
        <w:t xml:space="preserve">dengan tugas tertentu, sedangkan </w:t>
      </w:r>
      <w:r w:rsidR="00D02CF1">
        <w:t xml:space="preserve">metode </w:t>
      </w:r>
      <w:r w:rsidR="001067CD">
        <w:t>RAG dapat dimanfaatkan</w:t>
      </w:r>
      <w:r w:rsidR="000C105A">
        <w:t xml:space="preserve"> dengan</w:t>
      </w:r>
      <w:r w:rsidR="001067CD">
        <w:t xml:space="preserve"> lebih baik karena cukup dengan menyediakan </w:t>
      </w:r>
      <w:r w:rsidR="00F54B07">
        <w:t xml:space="preserve">data </w:t>
      </w:r>
      <w:r w:rsidR="00F54B07">
        <w:rPr>
          <w:lang w:val="en-US"/>
        </w:rPr>
        <w:t>eksternal dalam format</w:t>
      </w:r>
      <w:r w:rsidR="001067CD">
        <w:t xml:space="preserve"> .pdf </w:t>
      </w:r>
      <w:r w:rsidR="00FC69CC">
        <w:t>agar model dapat</w:t>
      </w:r>
      <w:r w:rsidR="001067CD">
        <w:t xml:space="preserve"> memberikan </w:t>
      </w:r>
      <w:r w:rsidR="00523E9F">
        <w:t>jawaban</w:t>
      </w:r>
      <w:r w:rsidR="001067CD">
        <w:t xml:space="preserve">. </w:t>
      </w:r>
    </w:p>
    <w:p w14:paraId="20160408" w14:textId="59CA6D4E" w:rsidR="0078646B" w:rsidRDefault="00090CB8" w:rsidP="001D23E8">
      <w:pPr>
        <w:spacing w:line="360" w:lineRule="auto"/>
        <w:ind w:firstLine="432"/>
        <w:jc w:val="both"/>
      </w:pPr>
      <w:r w:rsidRPr="00090CB8">
        <w:rPr>
          <w:i/>
          <w:iCs w:val="0"/>
        </w:rPr>
        <w:t>Fine-tuning</w:t>
      </w:r>
      <w:r w:rsidR="00DB6478">
        <w:rPr>
          <w:i/>
          <w:iCs w:val="0"/>
        </w:rPr>
        <w:t xml:space="preserve"> </w:t>
      </w:r>
      <w:r w:rsidR="00DB6478">
        <w:t xml:space="preserve">pada model </w:t>
      </w:r>
      <w:r w:rsidR="00437678">
        <w:t xml:space="preserve">Mistral 7B </w:t>
      </w:r>
      <w:r w:rsidR="00D92605">
        <w:t xml:space="preserve">menjadi USK Mistral 7B </w:t>
      </w:r>
      <w:r w:rsidR="00313F12">
        <w:t>meme</w:t>
      </w:r>
      <w:r w:rsidR="00376E13">
        <w:t>rlukan banyak data sehingga dapat menghasilkan LLM yang lebih baik dalam menjawab pertanyaan terkait sistem perkuliahan dan penerimaan mahasiswa baru di USK</w:t>
      </w:r>
      <w:r w:rsidR="00313F12">
        <w:t>.</w:t>
      </w:r>
      <w:r w:rsidR="00162E53">
        <w:t xml:space="preserve"> Dan membutuhkan waktu yang lama lebih kurang 2 jam untuk mendapatkan model hasil </w:t>
      </w:r>
      <w:r w:rsidR="00162E53" w:rsidRPr="00162E53">
        <w:rPr>
          <w:i/>
          <w:iCs w:val="0"/>
        </w:rPr>
        <w:t>fine</w:t>
      </w:r>
      <w:r w:rsidR="00162E53">
        <w:rPr>
          <w:i/>
          <w:iCs w:val="0"/>
        </w:rPr>
        <w:t>-</w:t>
      </w:r>
      <w:r w:rsidR="00162E53" w:rsidRPr="00162E53">
        <w:rPr>
          <w:i/>
          <w:iCs w:val="0"/>
        </w:rPr>
        <w:t>tuning</w:t>
      </w:r>
      <w:r w:rsidR="00162E53">
        <w:rPr>
          <w:i/>
          <w:iCs w:val="0"/>
        </w:rPr>
        <w:t xml:space="preserve"> </w:t>
      </w:r>
      <w:r w:rsidR="00162E53" w:rsidRPr="00162E53">
        <w:t>dengan</w:t>
      </w:r>
      <w:r w:rsidR="00162E53">
        <w:t xml:space="preserve"> dataset</w:t>
      </w:r>
      <w:r w:rsidR="00CB3762">
        <w:rPr>
          <w:lang w:val="id-ID"/>
        </w:rPr>
        <w:t xml:space="preserve"> </w:t>
      </w:r>
      <w:r w:rsidR="00162E53">
        <w:t>sebanyak 20 data pertanyaan dan jawaban.</w:t>
      </w:r>
    </w:p>
    <w:p w14:paraId="7FA2E51C" w14:textId="1DE11397" w:rsidR="00EA04CC" w:rsidRDefault="00313F12" w:rsidP="001D23E8">
      <w:pPr>
        <w:spacing w:line="360" w:lineRule="auto"/>
        <w:ind w:firstLine="432"/>
        <w:jc w:val="both"/>
      </w:pPr>
      <w:r>
        <w:t xml:space="preserve">Metode </w:t>
      </w:r>
      <w:r w:rsidRPr="00683F5C">
        <w:rPr>
          <w:i/>
          <w:iCs w:val="0"/>
          <w:lang w:val="en-US"/>
        </w:rPr>
        <w:t>Retrieval Augmented Generation</w:t>
      </w:r>
      <w:r>
        <w:rPr>
          <w:i/>
          <w:iCs w:val="0"/>
          <w:lang w:val="en-US"/>
        </w:rPr>
        <w:t xml:space="preserve"> </w:t>
      </w:r>
      <w:r w:rsidRPr="00313F12">
        <w:rPr>
          <w:lang w:val="en-US"/>
        </w:rPr>
        <w:t>(RAG)</w:t>
      </w:r>
      <w:r w:rsidR="00D92605">
        <w:rPr>
          <w:lang w:val="en-US"/>
        </w:rPr>
        <w:t xml:space="preserve"> mengatasi </w:t>
      </w:r>
      <w:r w:rsidR="00D92605" w:rsidRPr="00B21A9E">
        <w:rPr>
          <w:lang w:val="en-US"/>
        </w:rPr>
        <w:t>batas</w:t>
      </w:r>
      <w:r w:rsidR="00D92605">
        <w:rPr>
          <w:lang w:val="en-US"/>
        </w:rPr>
        <w:t>an</w:t>
      </w:r>
      <w:r w:rsidR="00D92605" w:rsidRPr="00B21A9E">
        <w:rPr>
          <w:lang w:val="en-US"/>
        </w:rPr>
        <w:t xml:space="preserve"> </w:t>
      </w:r>
      <w:r w:rsidR="00D92605">
        <w:rPr>
          <w:lang w:val="en-US"/>
        </w:rPr>
        <w:t xml:space="preserve">pada </w:t>
      </w:r>
      <w:r w:rsidR="00D92605" w:rsidRPr="00B21A9E">
        <w:rPr>
          <w:lang w:val="en-US"/>
        </w:rPr>
        <w:t xml:space="preserve">AI generatif </w:t>
      </w:r>
      <w:r w:rsidR="00D92605">
        <w:rPr>
          <w:lang w:val="en-US"/>
        </w:rPr>
        <w:t xml:space="preserve">ketika </w:t>
      </w:r>
      <w:r w:rsidR="00D92605" w:rsidRPr="00B21A9E">
        <w:rPr>
          <w:lang w:val="en-US"/>
        </w:rPr>
        <w:t xml:space="preserve">memerlukan informasi yang berada di luar korpus pelatihan LLM, </w:t>
      </w:r>
      <w:r w:rsidR="00D92605">
        <w:rPr>
          <w:lang w:val="en-US"/>
        </w:rPr>
        <w:t>sehingga dengan metode ini akan</w:t>
      </w:r>
      <w:r w:rsidR="00D92605" w:rsidRPr="00B21A9E">
        <w:rPr>
          <w:lang w:val="en-US"/>
        </w:rPr>
        <w:t xml:space="preserve"> </w:t>
      </w:r>
      <w:r w:rsidR="00D92605">
        <w:rPr>
          <w:lang w:val="en-US"/>
        </w:rPr>
        <w:t xml:space="preserve">menghindari LLM yang akan menghasilkan teks yang tidak akurat, </w:t>
      </w:r>
      <w:r w:rsidR="00D92605" w:rsidRPr="00B21A9E">
        <w:rPr>
          <w:lang w:val="en-US"/>
        </w:rPr>
        <w:t>halusinasi, atau pembelokan</w:t>
      </w:r>
      <w:r w:rsidR="00D92605">
        <w:rPr>
          <w:lang w:val="en-US"/>
        </w:rPr>
        <w:t xml:space="preserve"> pada saat memberikan jawaban dari pertanyaan yang diberikan. Metode RAG ini</w:t>
      </w:r>
      <w:r>
        <w:rPr>
          <w:lang w:val="en-US"/>
        </w:rPr>
        <w:t xml:space="preserve"> dapat digunakan untuk menghasilkan jawaban dengan lebih cepat </w:t>
      </w:r>
      <w:r w:rsidR="00162E53">
        <w:rPr>
          <w:lang w:val="en-US"/>
        </w:rPr>
        <w:t>karena</w:t>
      </w:r>
      <w:r>
        <w:rPr>
          <w:lang w:val="en-US"/>
        </w:rPr>
        <w:t xml:space="preserve"> menggunakan data eksternal. Metode RAG </w:t>
      </w:r>
      <w:r w:rsidR="00952BFC" w:rsidRPr="00952BFC">
        <w:rPr>
          <w:lang w:val="en-US"/>
        </w:rPr>
        <w:t xml:space="preserve">memungkinkan </w:t>
      </w:r>
      <w:r w:rsidR="00622833">
        <w:rPr>
          <w:lang w:val="en-US"/>
        </w:rPr>
        <w:t xml:space="preserve">model </w:t>
      </w:r>
      <w:r w:rsidR="00952BFC">
        <w:rPr>
          <w:lang w:val="en-US"/>
        </w:rPr>
        <w:t>untuk</w:t>
      </w:r>
      <w:r w:rsidR="00952BFC" w:rsidRPr="00952BFC">
        <w:rPr>
          <w:lang w:val="en-US"/>
        </w:rPr>
        <w:t xml:space="preserve"> menghindari batasan </w:t>
      </w:r>
      <w:r w:rsidR="00952BFC">
        <w:rPr>
          <w:lang w:val="en-US"/>
        </w:rPr>
        <w:t xml:space="preserve">pada model </w:t>
      </w:r>
      <w:r w:rsidR="00CB3762">
        <w:rPr>
          <w:lang w:val="en-US"/>
        </w:rPr>
        <w:t>generative</w:t>
      </w:r>
      <w:r w:rsidR="00CB3762">
        <w:rPr>
          <w:lang w:val="id-ID"/>
        </w:rPr>
        <w:t xml:space="preserve"> </w:t>
      </w:r>
      <w:r w:rsidR="00952BFC">
        <w:rPr>
          <w:lang w:val="en-US"/>
        </w:rPr>
        <w:t>AI</w:t>
      </w:r>
      <w:r w:rsidR="00622833">
        <w:rPr>
          <w:lang w:val="en-US"/>
        </w:rPr>
        <w:t>.</w:t>
      </w:r>
      <w:r w:rsidR="00CB3762">
        <w:rPr>
          <w:lang w:val="id-ID"/>
        </w:rPr>
        <w:t xml:space="preserve"> </w:t>
      </w:r>
      <w:r w:rsidR="00F07C4A">
        <w:t xml:space="preserve">Respon yang dihasilkan dengan metode </w:t>
      </w:r>
      <w:r w:rsidR="00F07C4A" w:rsidRPr="00162E53">
        <w:t xml:space="preserve">RAG </w:t>
      </w:r>
      <w:r w:rsidR="00162E53" w:rsidRPr="00162E53">
        <w:t xml:space="preserve">mampu menghasilkan </w:t>
      </w:r>
      <w:r w:rsidR="00F07C4A" w:rsidRPr="00162E53">
        <w:t xml:space="preserve">jawaban yang </w:t>
      </w:r>
      <w:r w:rsidR="00162E53" w:rsidRPr="00162E53">
        <w:t xml:space="preserve">cukup </w:t>
      </w:r>
      <w:r w:rsidR="00F07C4A" w:rsidRPr="00162E53">
        <w:t xml:space="preserve">baik </w:t>
      </w:r>
      <w:r w:rsidR="00162E53" w:rsidRPr="00162E53">
        <w:t>dengan melihat dari nilai ROUGE skor yang telah di uji</w:t>
      </w:r>
      <w:r w:rsidR="00F07C4A" w:rsidRPr="00162E53">
        <w:t>.</w:t>
      </w:r>
    </w:p>
    <w:p w14:paraId="419EB01E" w14:textId="05B0FE2B" w:rsidR="00E70F54" w:rsidRDefault="00EA04CC" w:rsidP="001D23E8">
      <w:pPr>
        <w:spacing w:line="360" w:lineRule="auto"/>
        <w:ind w:firstLine="432"/>
        <w:jc w:val="both"/>
        <w:rPr>
          <w:lang w:val="id-ID"/>
        </w:rPr>
      </w:pPr>
      <w:r w:rsidRPr="00EA04CC">
        <w:rPr>
          <w:lang w:val="en-US"/>
        </w:rPr>
        <w:t xml:space="preserve">Berdasarkan metrik teknik dan penilaian sumber daya komputasi yang </w:t>
      </w:r>
      <w:r w:rsidRPr="00EA04CC">
        <w:rPr>
          <w:i/>
          <w:iCs w:val="0"/>
          <w:lang w:val="id-ID"/>
        </w:rPr>
        <w:t>open-source</w:t>
      </w:r>
      <w:r w:rsidRPr="00EA04CC">
        <w:rPr>
          <w:lang w:val="en-US"/>
        </w:rPr>
        <w:t xml:space="preserve">, hal ini dapat </w:t>
      </w:r>
      <w:r>
        <w:rPr>
          <w:lang w:val="id-ID"/>
        </w:rPr>
        <w:t xml:space="preserve">disimpulkan </w:t>
      </w:r>
      <w:r w:rsidRPr="00EA04CC">
        <w:rPr>
          <w:lang w:val="id-ID"/>
        </w:rPr>
        <w:t xml:space="preserve">bahwa </w:t>
      </w:r>
      <w:r>
        <w:rPr>
          <w:lang w:val="id-ID"/>
        </w:rPr>
        <w:t xml:space="preserve">USK Mistral 7B </w:t>
      </w:r>
      <w:r w:rsidRPr="00EA04CC">
        <w:rPr>
          <w:lang w:val="id-ID"/>
        </w:rPr>
        <w:t xml:space="preserve">memiliki </w:t>
      </w:r>
      <w:r>
        <w:rPr>
          <w:lang w:val="id-ID"/>
        </w:rPr>
        <w:t xml:space="preserve">potensi untuk diterapkan karena dengan </w:t>
      </w:r>
      <w:r w:rsidRPr="00EA04CC">
        <w:rPr>
          <w:lang w:val="id-ID"/>
        </w:rPr>
        <w:t>konsumsi energi yang rendah</w:t>
      </w:r>
      <w:r>
        <w:rPr>
          <w:lang w:val="id-ID"/>
        </w:rPr>
        <w:t xml:space="preserve"> dapat menghasilkan respons yang memiliki skor ROUGE</w:t>
      </w:r>
      <w:r w:rsidR="00C80363">
        <w:rPr>
          <w:lang w:val="en-US"/>
        </w:rPr>
        <w:t xml:space="preserve"> </w:t>
      </w:r>
      <w:r>
        <w:rPr>
          <w:lang w:val="id-ID"/>
        </w:rPr>
        <w:t>&gt;5.</w:t>
      </w:r>
    </w:p>
    <w:p w14:paraId="1527131F" w14:textId="5689D958" w:rsidR="00EA04CC" w:rsidRPr="00EA04CC" w:rsidRDefault="00D13881" w:rsidP="00160AA0">
      <w:pPr>
        <w:spacing w:line="360" w:lineRule="auto"/>
        <w:ind w:firstLine="432"/>
        <w:jc w:val="both"/>
        <w:rPr>
          <w:lang w:val="id-ID"/>
        </w:rPr>
      </w:pPr>
      <w:r>
        <w:rPr>
          <w:lang w:val="en-US"/>
        </w:rPr>
        <w:lastRenderedPageBreak/>
        <w:t xml:space="preserve">Dengan memanfaatkan </w:t>
      </w:r>
      <w:r w:rsidR="00EA04CC" w:rsidRPr="00EA04CC">
        <w:rPr>
          <w:lang w:val="id-ID"/>
        </w:rPr>
        <w:t xml:space="preserve">LLM, khususnya </w:t>
      </w:r>
      <w:r w:rsidR="00E018E0">
        <w:rPr>
          <w:lang w:val="id-ID"/>
        </w:rPr>
        <w:t>Mistral 7B</w:t>
      </w:r>
      <w:r w:rsidR="00EA04CC" w:rsidRPr="00EA04CC">
        <w:rPr>
          <w:lang w:val="id-ID"/>
        </w:rPr>
        <w:t xml:space="preserve"> memiliki potensi yang luar biasa</w:t>
      </w:r>
      <w:r w:rsidR="0055197F">
        <w:rPr>
          <w:lang w:val="en-US"/>
        </w:rPr>
        <w:t xml:space="preserve"> dalam</w:t>
      </w:r>
      <w:r w:rsidR="00EA04CC" w:rsidRPr="00EA04CC">
        <w:rPr>
          <w:lang w:val="id-ID"/>
        </w:rPr>
        <w:t xml:space="preserve"> </w:t>
      </w:r>
      <w:r w:rsidR="004C0323">
        <w:rPr>
          <w:lang w:val="en-US"/>
        </w:rPr>
        <w:t>penerapann</w:t>
      </w:r>
      <w:r w:rsidR="0055197F">
        <w:rPr>
          <w:lang w:val="en-US"/>
        </w:rPr>
        <w:t>y</w:t>
      </w:r>
      <w:r w:rsidR="004C0323">
        <w:rPr>
          <w:lang w:val="en-US"/>
        </w:rPr>
        <w:t xml:space="preserve">a </w:t>
      </w:r>
      <w:r w:rsidR="0055197F">
        <w:rPr>
          <w:lang w:val="en-US"/>
        </w:rPr>
        <w:t>di</w:t>
      </w:r>
      <w:r w:rsidR="004C0323">
        <w:rPr>
          <w:lang w:val="en-US"/>
        </w:rPr>
        <w:t xml:space="preserve"> berbagai bidang seperti </w:t>
      </w:r>
      <w:r w:rsidR="00EA04CC" w:rsidRPr="00EA04CC">
        <w:rPr>
          <w:lang w:val="id-ID"/>
        </w:rPr>
        <w:t xml:space="preserve">di bidang </w:t>
      </w:r>
      <w:r w:rsidR="00CC3F90">
        <w:rPr>
          <w:lang w:val="id-ID"/>
        </w:rPr>
        <w:t xml:space="preserve">pelayanan </w:t>
      </w:r>
      <w:r w:rsidR="00224854">
        <w:rPr>
          <w:lang w:val="id-ID"/>
        </w:rPr>
        <w:t xml:space="preserve">akademik dan </w:t>
      </w:r>
      <w:r w:rsidR="00B17EEB">
        <w:rPr>
          <w:lang w:val="id-ID"/>
        </w:rPr>
        <w:t>administras</w:t>
      </w:r>
      <w:r w:rsidR="00224854">
        <w:rPr>
          <w:lang w:val="id-ID"/>
        </w:rPr>
        <w:t>i</w:t>
      </w:r>
      <w:r w:rsidR="00EA04CC" w:rsidRPr="00EA04CC">
        <w:rPr>
          <w:lang w:val="id-ID"/>
        </w:rPr>
        <w:t>. P</w:t>
      </w:r>
      <w:r w:rsidR="0055197F">
        <w:rPr>
          <w:lang w:val="en-US"/>
        </w:rPr>
        <w:t>ada p</w:t>
      </w:r>
      <w:r w:rsidR="00EA04CC" w:rsidRPr="00EA04CC">
        <w:rPr>
          <w:lang w:val="id-ID"/>
        </w:rPr>
        <w:t xml:space="preserve">enelitian </w:t>
      </w:r>
      <w:r w:rsidR="00B17EEB">
        <w:rPr>
          <w:lang w:val="id-ID"/>
        </w:rPr>
        <w:t xml:space="preserve">ini </w:t>
      </w:r>
      <w:r w:rsidR="00EA04CC" w:rsidRPr="00EA04CC">
        <w:rPr>
          <w:lang w:val="id-ID"/>
        </w:rPr>
        <w:t>menunjukkan bahwa dengan</w:t>
      </w:r>
      <w:r w:rsidR="00B17EEB">
        <w:rPr>
          <w:lang w:val="id-ID"/>
        </w:rPr>
        <w:t xml:space="preserve"> </w:t>
      </w:r>
      <w:r w:rsidR="00EA04CC" w:rsidRPr="00EA04CC">
        <w:rPr>
          <w:lang w:val="id-ID"/>
        </w:rPr>
        <w:t xml:space="preserve">pelatihan sejumlah kecil </w:t>
      </w:r>
      <w:r w:rsidR="00224854">
        <w:rPr>
          <w:lang w:val="id-ID"/>
        </w:rPr>
        <w:t>data informasi terkait akademik dan administrasi di USK</w:t>
      </w:r>
      <w:r w:rsidR="00EA04CC" w:rsidRPr="00EA04CC">
        <w:rPr>
          <w:lang w:val="id-ID"/>
        </w:rPr>
        <w:t xml:space="preserve">, </w:t>
      </w:r>
      <w:r w:rsidR="00224854">
        <w:rPr>
          <w:lang w:val="id-ID"/>
        </w:rPr>
        <w:t xml:space="preserve">USK Mistral 7B </w:t>
      </w:r>
      <w:r w:rsidR="00EA04CC" w:rsidRPr="00EA04CC">
        <w:rPr>
          <w:lang w:val="id-ID"/>
        </w:rPr>
        <w:t xml:space="preserve">mampu </w:t>
      </w:r>
      <w:r w:rsidR="00224854">
        <w:rPr>
          <w:lang w:val="id-ID"/>
        </w:rPr>
        <w:t>meresp</w:t>
      </w:r>
      <w:r w:rsidR="008B4CAC">
        <w:rPr>
          <w:lang w:val="id-ID"/>
        </w:rPr>
        <w:t>o</w:t>
      </w:r>
      <w:r w:rsidR="00224854">
        <w:rPr>
          <w:lang w:val="id-ID"/>
        </w:rPr>
        <w:t>ns</w:t>
      </w:r>
      <w:r w:rsidR="008B4CAC">
        <w:rPr>
          <w:lang w:val="id-ID"/>
        </w:rPr>
        <w:t xml:space="preserve"> </w:t>
      </w:r>
      <w:r w:rsidR="00EA04CC" w:rsidRPr="00EA04CC">
        <w:rPr>
          <w:lang w:val="id-ID"/>
        </w:rPr>
        <w:t xml:space="preserve">berbagai </w:t>
      </w:r>
      <w:r w:rsidR="00224854">
        <w:rPr>
          <w:lang w:val="id-ID"/>
        </w:rPr>
        <w:t>pertanyaan</w:t>
      </w:r>
      <w:r w:rsidR="00622833">
        <w:rPr>
          <w:lang w:val="en-US"/>
        </w:rPr>
        <w:t xml:space="preserve"> dengan baik</w:t>
      </w:r>
      <w:r w:rsidR="00EA04CC" w:rsidRPr="00EA04CC">
        <w:rPr>
          <w:lang w:val="id-ID"/>
        </w:rPr>
        <w:t xml:space="preserve">. Kinerja LLM yang mengesankan seperti </w:t>
      </w:r>
      <w:r w:rsidR="008B4CAC">
        <w:rPr>
          <w:lang w:val="id-ID"/>
        </w:rPr>
        <w:t xml:space="preserve">Mistral 7B </w:t>
      </w:r>
      <w:r w:rsidR="00EA04CC" w:rsidRPr="00EA04CC">
        <w:rPr>
          <w:lang w:val="id-ID"/>
        </w:rPr>
        <w:t xml:space="preserve">menyoroti kemampuannya sebagai </w:t>
      </w:r>
      <w:r w:rsidR="008B4CAC">
        <w:rPr>
          <w:lang w:val="id-ID"/>
        </w:rPr>
        <w:t xml:space="preserve">suatu </w:t>
      </w:r>
      <w:r w:rsidR="00EA04CC" w:rsidRPr="00EA04CC">
        <w:rPr>
          <w:lang w:val="id-ID"/>
        </w:rPr>
        <w:t>alat yang</w:t>
      </w:r>
      <w:r w:rsidR="008B4CAC">
        <w:rPr>
          <w:lang w:val="id-ID"/>
        </w:rPr>
        <w:t xml:space="preserve"> </w:t>
      </w:r>
      <w:r w:rsidR="00EA04CC" w:rsidRPr="00EA04CC">
        <w:rPr>
          <w:lang w:val="id-ID"/>
        </w:rPr>
        <w:t xml:space="preserve">ampuh untuk membantu </w:t>
      </w:r>
      <w:r w:rsidR="001341BD">
        <w:rPr>
          <w:lang w:val="id-ID"/>
        </w:rPr>
        <w:t xml:space="preserve">Mahasiswa </w:t>
      </w:r>
      <w:r w:rsidR="00EA04CC" w:rsidRPr="00EA04CC">
        <w:rPr>
          <w:lang w:val="id-ID"/>
        </w:rPr>
        <w:t xml:space="preserve">dalam </w:t>
      </w:r>
      <w:r w:rsidR="001341BD">
        <w:rPr>
          <w:lang w:val="id-ID"/>
        </w:rPr>
        <w:t>mendapatkan informasi di USK</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2" w:name="_Toc175566447"/>
      <w:r>
        <w:rPr>
          <w:lang w:val="en-US"/>
        </w:rPr>
        <w:t>Saran</w:t>
      </w:r>
      <w:bookmarkEnd w:id="142"/>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3" w:name="_Toc175566448"/>
      <w:r w:rsidRPr="00A25460">
        <w:lastRenderedPageBreak/>
        <w:t>DAFTAR KEPUSTAKAAN</w:t>
      </w:r>
      <w:bookmarkEnd w:id="98"/>
      <w:bookmarkEnd w:id="143"/>
    </w:p>
    <w:p w14:paraId="0C5E76D0" w14:textId="77777777" w:rsidR="0050361A" w:rsidRPr="00A25460" w:rsidRDefault="0050361A" w:rsidP="00537026">
      <w:pPr>
        <w:pStyle w:val="ListParagraph"/>
        <w:spacing w:line="240" w:lineRule="auto"/>
        <w:ind w:left="709" w:hanging="709"/>
        <w:rPr>
          <w:rStyle w:val="Emphasis"/>
        </w:rPr>
      </w:pPr>
    </w:p>
    <w:p w14:paraId="3DABABAE" w14:textId="625C4A37" w:rsidR="00F066A2" w:rsidRPr="00F066A2" w:rsidRDefault="0050361A" w:rsidP="00F066A2">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F066A2" w:rsidRPr="00F066A2">
        <w:rPr>
          <w:noProof/>
        </w:rPr>
        <w:t xml:space="preserve">Ainslie, J., Lee-Thorp, J., de Jong, M., Zemlyanskiy, Y., Lebrón, F., &amp; Sanghai, S. (2023). GQA: Training Generalized Multi-Query Transformer Models from Multi-Head Checkpoints. </w:t>
      </w:r>
      <w:r w:rsidR="00F066A2" w:rsidRPr="00F066A2">
        <w:rPr>
          <w:i/>
          <w:iCs w:val="0"/>
          <w:noProof/>
        </w:rPr>
        <w:t>EMNLP 2023 - 2023 Conference on Empirical Methods in Natural Language Processing, Proceedings</w:t>
      </w:r>
      <w:r w:rsidR="00F066A2" w:rsidRPr="00F066A2">
        <w:rPr>
          <w:noProof/>
        </w:rPr>
        <w:t>, 4895–4901. https://doi.org/10.18653/v1/2023.emnlp-main.298</w:t>
      </w:r>
    </w:p>
    <w:p w14:paraId="7DE6048E" w14:textId="77777777" w:rsidR="00F066A2" w:rsidRPr="00F066A2" w:rsidRDefault="00F066A2" w:rsidP="00F066A2">
      <w:pPr>
        <w:widowControl w:val="0"/>
        <w:adjustRightInd w:val="0"/>
        <w:ind w:left="480" w:hanging="480"/>
        <w:rPr>
          <w:noProof/>
        </w:rPr>
      </w:pPr>
      <w:r w:rsidRPr="00F066A2">
        <w:rPr>
          <w:noProof/>
        </w:rPr>
        <w:t xml:space="preserve">Amanat, M. U. (2024). </w:t>
      </w:r>
      <w:r w:rsidRPr="00F066A2">
        <w:rPr>
          <w:i/>
          <w:iCs w:val="0"/>
          <w:noProof/>
        </w:rPr>
        <w:t>LLM evaluation with Rouge</w:t>
      </w:r>
      <w:r w:rsidRPr="00F066A2">
        <w:rPr>
          <w:noProof/>
        </w:rPr>
        <w:t>. Medium.Com. https://medium.com/@MUmarAmanat/llm-evaluation-with-rouge-0ebf6cf2aed4</w:t>
      </w:r>
    </w:p>
    <w:p w14:paraId="7C49AD53" w14:textId="77777777" w:rsidR="00F066A2" w:rsidRPr="00F066A2" w:rsidRDefault="00F066A2" w:rsidP="00F066A2">
      <w:pPr>
        <w:widowControl w:val="0"/>
        <w:adjustRightInd w:val="0"/>
        <w:ind w:left="480" w:hanging="480"/>
        <w:rPr>
          <w:noProof/>
        </w:rPr>
      </w:pPr>
      <w:r w:rsidRPr="00F066A2">
        <w:rPr>
          <w:noProof/>
        </w:rPr>
        <w:t xml:space="preserve">Andryanto, S. D. (2021). </w:t>
      </w:r>
      <w:r w:rsidRPr="00F066A2">
        <w:rPr>
          <w:i/>
          <w:iCs w:val="0"/>
          <w:noProof/>
        </w:rPr>
        <w:t>Apa itu Chatbot? Begini Cara Kerja Asisten Digital ini</w:t>
      </w:r>
      <w:r w:rsidRPr="00F066A2">
        <w:rPr>
          <w:noProof/>
        </w:rPr>
        <w:t>. Tekno.Tempo.Co. https://tekno.tempo.co/read/1536593/apa-itu-chatbot-begini-cara-kerja-asisten-digital-ini</w:t>
      </w:r>
    </w:p>
    <w:p w14:paraId="318B3F2A" w14:textId="77777777" w:rsidR="00F066A2" w:rsidRPr="00F066A2" w:rsidRDefault="00F066A2" w:rsidP="00F066A2">
      <w:pPr>
        <w:widowControl w:val="0"/>
        <w:adjustRightInd w:val="0"/>
        <w:ind w:left="480" w:hanging="480"/>
        <w:rPr>
          <w:noProof/>
        </w:rPr>
      </w:pPr>
      <w:r w:rsidRPr="00F066A2">
        <w:rPr>
          <w:noProof/>
        </w:rPr>
        <w:t xml:space="preserve">Anil, R., Dai, A. M., Firat, O., Johnson, M., Lepikhin, D., Passos, A., Shakeri, S., Taropa, E., Bailey, P., Chen, Z., Chu, E., Clark, J. H., Shafey, L. El, Huang, Y., Meier-Hellstern, K., Mishra, G., Moreira, E., Omernick, M., Robinson, K., … Wu, Y. (2023). </w:t>
      </w:r>
      <w:r w:rsidRPr="00F066A2">
        <w:rPr>
          <w:i/>
          <w:iCs w:val="0"/>
          <w:noProof/>
        </w:rPr>
        <w:t>PaLM 2 Technical Report</w:t>
      </w:r>
      <w:r w:rsidRPr="00F066A2">
        <w:rPr>
          <w:noProof/>
        </w:rPr>
        <w:t xml:space="preserve">. </w:t>
      </w:r>
      <w:r w:rsidRPr="00F066A2">
        <w:rPr>
          <w:i/>
          <w:iCs w:val="0"/>
          <w:noProof/>
        </w:rPr>
        <w:t>May</w:t>
      </w:r>
      <w:r w:rsidRPr="00F066A2">
        <w:rPr>
          <w:noProof/>
        </w:rPr>
        <w:t>. http://arxiv.org/abs/2305.10403</w:t>
      </w:r>
    </w:p>
    <w:p w14:paraId="46030B65" w14:textId="77777777" w:rsidR="00F066A2" w:rsidRPr="00F066A2" w:rsidRDefault="00F066A2" w:rsidP="00F066A2">
      <w:pPr>
        <w:widowControl w:val="0"/>
        <w:adjustRightInd w:val="0"/>
        <w:ind w:left="480" w:hanging="480"/>
        <w:rPr>
          <w:noProof/>
        </w:rPr>
      </w:pPr>
      <w:r w:rsidRPr="00F066A2">
        <w:rPr>
          <w:noProof/>
        </w:rPr>
        <w:t xml:space="preserve">Austin, J., Odena, A., Nye, M., Bosma, M., Michalewski, H., Dohan, D., Jiang, E., Cai, C., Terry, M., Le, Q., &amp; Sutton, C. (2021). </w:t>
      </w:r>
      <w:r w:rsidRPr="00F066A2">
        <w:rPr>
          <w:i/>
          <w:iCs w:val="0"/>
          <w:noProof/>
        </w:rPr>
        <w:t>Program Synthesis with Large Language Models</w:t>
      </w:r>
      <w:r w:rsidRPr="00F066A2">
        <w:rPr>
          <w:noProof/>
        </w:rPr>
        <w:t>. 1–34. http://arxiv.org/abs/2108.07732</w:t>
      </w:r>
    </w:p>
    <w:p w14:paraId="7DD8F30F" w14:textId="77777777" w:rsidR="00F066A2" w:rsidRPr="00F066A2" w:rsidRDefault="00F066A2" w:rsidP="00F066A2">
      <w:pPr>
        <w:widowControl w:val="0"/>
        <w:adjustRightInd w:val="0"/>
        <w:ind w:left="480" w:hanging="480"/>
        <w:rPr>
          <w:noProof/>
        </w:rPr>
      </w:pPr>
      <w:r w:rsidRPr="00F066A2">
        <w:rPr>
          <w:noProof/>
        </w:rPr>
        <w:t xml:space="preserve">Baker, H. P., Dwyer, E., Kalidoss, S., Hynes, K., Wolf, J., &amp; Strelzow, J. A. (2024). ChatGPT’s Ability to Assist with Clinical Documentation: A Randomized Controlled Trial. </w:t>
      </w:r>
      <w:r w:rsidRPr="00F066A2">
        <w:rPr>
          <w:i/>
          <w:iCs w:val="0"/>
          <w:noProof/>
        </w:rPr>
        <w:t>Journal of the American Academy of Orthopaedic Surgeons</w:t>
      </w:r>
      <w:r w:rsidRPr="00F066A2">
        <w:rPr>
          <w:noProof/>
        </w:rPr>
        <w:t xml:space="preserve">, </w:t>
      </w:r>
      <w:r w:rsidRPr="00F066A2">
        <w:rPr>
          <w:i/>
          <w:iCs w:val="0"/>
          <w:noProof/>
        </w:rPr>
        <w:t>32</w:t>
      </w:r>
      <w:r w:rsidRPr="00F066A2">
        <w:rPr>
          <w:noProof/>
        </w:rPr>
        <w:t>(3), 123–129. https://doi.org/10.5435/JAAOS-D-23-00474</w:t>
      </w:r>
    </w:p>
    <w:p w14:paraId="06F190B2" w14:textId="77777777" w:rsidR="00F066A2" w:rsidRPr="00F066A2" w:rsidRDefault="00F066A2" w:rsidP="00F066A2">
      <w:pPr>
        <w:widowControl w:val="0"/>
        <w:adjustRightInd w:val="0"/>
        <w:ind w:left="480" w:hanging="480"/>
        <w:rPr>
          <w:noProof/>
        </w:rPr>
      </w:pPr>
      <w:r w:rsidRPr="00F066A2">
        <w:rPr>
          <w:noProof/>
        </w:rPr>
        <w:t xml:space="preserve">Barandoni, S., Chiarello, F., Cascone, L., &amp; Puccio, S. (2024). </w:t>
      </w:r>
      <w:r w:rsidRPr="00F066A2">
        <w:rPr>
          <w:i/>
          <w:iCs w:val="0"/>
          <w:noProof/>
        </w:rPr>
        <w:t>Automating Customer Needs Analysis : A Comparative Study of Large Language Models in the Travel Industry</w:t>
      </w:r>
      <w:r w:rsidRPr="00F066A2">
        <w:rPr>
          <w:noProof/>
        </w:rPr>
        <w:t>.</w:t>
      </w:r>
    </w:p>
    <w:p w14:paraId="7C48B515" w14:textId="77777777" w:rsidR="00F066A2" w:rsidRPr="00F066A2" w:rsidRDefault="00F066A2" w:rsidP="00F066A2">
      <w:pPr>
        <w:widowControl w:val="0"/>
        <w:adjustRightInd w:val="0"/>
        <w:ind w:left="480" w:hanging="480"/>
        <w:rPr>
          <w:noProof/>
        </w:rPr>
      </w:pPr>
      <w:r w:rsidRPr="00F066A2">
        <w:rPr>
          <w:noProof/>
        </w:rPr>
        <w:t xml:space="preserve">Benveniste, D. (2023). </w:t>
      </w:r>
      <w:r w:rsidRPr="00F066A2">
        <w:rPr>
          <w:i/>
          <w:iCs w:val="0"/>
          <w:noProof/>
        </w:rPr>
        <w:t>Augmenting LLMs: Fine-Tuning or RAG?</w:t>
      </w:r>
      <w:r w:rsidRPr="00F066A2">
        <w:rPr>
          <w:noProof/>
        </w:rPr>
        <w:t xml:space="preserve"> Newsletter.Theaiedge.Io. https://newsletter.theaiedge.io/p/augmenting-llms-fine-tuning-or-rag</w:t>
      </w:r>
    </w:p>
    <w:p w14:paraId="0C57DE38" w14:textId="77777777" w:rsidR="00F066A2" w:rsidRPr="00F066A2" w:rsidRDefault="00F066A2" w:rsidP="00F066A2">
      <w:pPr>
        <w:widowControl w:val="0"/>
        <w:adjustRightInd w:val="0"/>
        <w:ind w:left="480" w:hanging="480"/>
        <w:rPr>
          <w:noProof/>
        </w:rPr>
      </w:pPr>
      <w:r w:rsidRPr="00F066A2">
        <w:rPr>
          <w:noProof/>
        </w:rPr>
        <w:t xml:space="preserve">Bhatti, A., Parmar, S., &amp; Lee, S. (2023). </w:t>
      </w:r>
      <w:r w:rsidRPr="00F066A2">
        <w:rPr>
          <w:i/>
          <w:iCs w:val="0"/>
          <w:noProof/>
        </w:rPr>
        <w:t>SM70: A Large Language Model for Medical Devices</w:t>
      </w:r>
      <w:r w:rsidRPr="00F066A2">
        <w:rPr>
          <w:noProof/>
        </w:rPr>
        <w:t xml:space="preserve">. </w:t>
      </w:r>
      <w:r w:rsidRPr="00F066A2">
        <w:rPr>
          <w:i/>
          <w:iCs w:val="0"/>
          <w:noProof/>
        </w:rPr>
        <w:t>1</w:t>
      </w:r>
      <w:r w:rsidRPr="00F066A2">
        <w:rPr>
          <w:noProof/>
        </w:rPr>
        <w:t>, 1–5.</w:t>
      </w:r>
    </w:p>
    <w:p w14:paraId="21F4B9ED" w14:textId="77777777" w:rsidR="00F066A2" w:rsidRPr="00F066A2" w:rsidRDefault="00F066A2" w:rsidP="00F066A2">
      <w:pPr>
        <w:widowControl w:val="0"/>
        <w:adjustRightInd w:val="0"/>
        <w:ind w:left="480" w:hanging="480"/>
        <w:rPr>
          <w:noProof/>
        </w:rPr>
      </w:pPr>
      <w:r w:rsidRPr="00F066A2">
        <w:rPr>
          <w:noProof/>
        </w:rPr>
        <w:t xml:space="preserve">Bisk, Y., Zellers, R., Le Bras, R., Gao, J., &amp; Choi, Y. (2020). PIQA: Reasoning about physical commonsense in natural language. </w:t>
      </w:r>
      <w:r w:rsidRPr="00F066A2">
        <w:rPr>
          <w:i/>
          <w:iCs w:val="0"/>
          <w:noProof/>
        </w:rPr>
        <w:t>AAAI 2020 - 34th AAAI Conference on Artificial Intelligence</w:t>
      </w:r>
      <w:r w:rsidRPr="00F066A2">
        <w:rPr>
          <w:noProof/>
        </w:rPr>
        <w:t>, 7432–7439. https://doi.org/10.1609/aaai.v34i05.6239</w:t>
      </w:r>
    </w:p>
    <w:p w14:paraId="448D79B0" w14:textId="77777777" w:rsidR="00F066A2" w:rsidRPr="00F066A2" w:rsidRDefault="00F066A2" w:rsidP="00F066A2">
      <w:pPr>
        <w:widowControl w:val="0"/>
        <w:adjustRightInd w:val="0"/>
        <w:ind w:left="480" w:hanging="480"/>
        <w:rPr>
          <w:noProof/>
        </w:rPr>
      </w:pPr>
      <w:r w:rsidRPr="00F066A2">
        <w:rPr>
          <w:noProof/>
        </w:rPr>
        <w:t xml:space="preserve">Chen, M., Tworek, J., Jun, H., Yuan, Q., Pinto, H. P. de O., Kaplan, J., Edwards, H., Burda, Y., Joseph, N., Brockman, G., Ray, A., Puri, R., Krueger, G., Petrov, M., Khlaaf, H., Sastry, G., Mishkin, P., Chan, B., Gray, S., … Zaremba, W. (2021). </w:t>
      </w:r>
      <w:r w:rsidRPr="00F066A2">
        <w:rPr>
          <w:i/>
          <w:iCs w:val="0"/>
          <w:noProof/>
        </w:rPr>
        <w:t>Evaluating Large Language Models Trained on Code</w:t>
      </w:r>
      <w:r w:rsidRPr="00F066A2">
        <w:rPr>
          <w:noProof/>
        </w:rPr>
        <w:t>. http://arxiv.org/abs/2107.03374</w:t>
      </w:r>
    </w:p>
    <w:p w14:paraId="02821E72" w14:textId="77777777" w:rsidR="00F066A2" w:rsidRPr="00F066A2" w:rsidRDefault="00F066A2" w:rsidP="00F066A2">
      <w:pPr>
        <w:widowControl w:val="0"/>
        <w:adjustRightInd w:val="0"/>
        <w:ind w:left="480" w:hanging="480"/>
        <w:rPr>
          <w:noProof/>
        </w:rPr>
      </w:pPr>
      <w:r w:rsidRPr="00F066A2">
        <w:rPr>
          <w:noProof/>
        </w:rPr>
        <w:t xml:space="preserve">Choi, E., He, H., Iyyer, M., Yatskar, M., Yih, W. T., Choi, Y., Liang, P., &amp; Zettlemoyer, L. (2018). QUAC: Question answering in context. </w:t>
      </w:r>
      <w:r w:rsidRPr="00F066A2">
        <w:rPr>
          <w:i/>
          <w:iCs w:val="0"/>
          <w:noProof/>
        </w:rPr>
        <w:t>Proceedings of the 2018 Conference on Empirical Methods in Natural Language Processing, EMNLP 2018</w:t>
      </w:r>
      <w:r w:rsidRPr="00F066A2">
        <w:rPr>
          <w:noProof/>
        </w:rPr>
        <w:t>, 2174–2184. https://doi.org/10.18653/v1/d18-1241</w:t>
      </w:r>
    </w:p>
    <w:p w14:paraId="54D6B628" w14:textId="77777777" w:rsidR="00F066A2" w:rsidRPr="00F066A2" w:rsidRDefault="00F066A2" w:rsidP="00F066A2">
      <w:pPr>
        <w:widowControl w:val="0"/>
        <w:adjustRightInd w:val="0"/>
        <w:ind w:left="480" w:hanging="480"/>
        <w:rPr>
          <w:noProof/>
        </w:rPr>
      </w:pPr>
      <w:r w:rsidRPr="00F066A2">
        <w:rPr>
          <w:noProof/>
        </w:rPr>
        <w:t xml:space="preserve">Chowdhery, A., Narang, S., Devlin, J., Bosma, M., Mishra, G., Roberts, A., Barham, P., Chung, H. W., Sutton, C., Gehrmann, S., Schuh, P., Shi, K., Tsvyashchenko, S., Maynez, J., Rao, A., Barnes, P., Tay, Y., Shazeer, N., Prabhakaran, V., … Fiedel, N. (2022). </w:t>
      </w:r>
      <w:r w:rsidRPr="00F066A2">
        <w:rPr>
          <w:i/>
          <w:iCs w:val="0"/>
          <w:noProof/>
        </w:rPr>
        <w:t>PaLM: Scaling Language Modeling with Pathways</w:t>
      </w:r>
      <w:r w:rsidRPr="00F066A2">
        <w:rPr>
          <w:noProof/>
        </w:rPr>
        <w:t xml:space="preserve">. 1–87. </w:t>
      </w:r>
      <w:r w:rsidRPr="00F066A2">
        <w:rPr>
          <w:noProof/>
        </w:rPr>
        <w:lastRenderedPageBreak/>
        <w:t>http://arxiv.org/abs/2204.02311</w:t>
      </w:r>
    </w:p>
    <w:p w14:paraId="4C1705F5" w14:textId="77777777" w:rsidR="00F066A2" w:rsidRPr="00F066A2" w:rsidRDefault="00F066A2" w:rsidP="00F066A2">
      <w:pPr>
        <w:widowControl w:val="0"/>
        <w:adjustRightInd w:val="0"/>
        <w:ind w:left="480" w:hanging="480"/>
        <w:rPr>
          <w:noProof/>
        </w:rPr>
      </w:pPr>
      <w:r w:rsidRPr="00F066A2">
        <w:rPr>
          <w:noProof/>
        </w:rPr>
        <w:t xml:space="preserve">Clark, C., Lee, K., Chang, M. W., Kwiatkowski, T., Collins, M., &amp; Toutanova, K. (2019). Boolq: Exploring the surprising difficulty of natural yes/no questions. </w:t>
      </w:r>
      <w:r w:rsidRPr="00F066A2">
        <w:rPr>
          <w:i/>
          <w:iCs w:val="0"/>
          <w:noProof/>
        </w:rPr>
        <w:t>NAACL HLT 2019 - 2019 Conference of the North American Chapter of the Association for Computational Linguistics: Human Language Technologies - Proceedings of the Conference</w:t>
      </w:r>
      <w:r w:rsidRPr="00F066A2">
        <w:rPr>
          <w:noProof/>
        </w:rPr>
        <w:t xml:space="preserve">, </w:t>
      </w:r>
      <w:r w:rsidRPr="00F066A2">
        <w:rPr>
          <w:i/>
          <w:iCs w:val="0"/>
          <w:noProof/>
        </w:rPr>
        <w:t>1</w:t>
      </w:r>
      <w:r w:rsidRPr="00F066A2">
        <w:rPr>
          <w:noProof/>
        </w:rPr>
        <w:t>, 2924–2936.</w:t>
      </w:r>
    </w:p>
    <w:p w14:paraId="2A4C684A" w14:textId="77777777" w:rsidR="00F066A2" w:rsidRPr="00F066A2" w:rsidRDefault="00F066A2" w:rsidP="00F066A2">
      <w:pPr>
        <w:widowControl w:val="0"/>
        <w:adjustRightInd w:val="0"/>
        <w:ind w:left="480" w:hanging="480"/>
        <w:rPr>
          <w:noProof/>
        </w:rPr>
      </w:pPr>
      <w:r w:rsidRPr="00F066A2">
        <w:rPr>
          <w:noProof/>
        </w:rPr>
        <w:t xml:space="preserve">Clark, P., Cowhey, I., Etzioni, O., Khot, T., Sabharwal, A., Schoenick, C., &amp; Tafjord, O. (2018). </w:t>
      </w:r>
      <w:r w:rsidRPr="00F066A2">
        <w:rPr>
          <w:i/>
          <w:iCs w:val="0"/>
          <w:noProof/>
        </w:rPr>
        <w:t>Think you have Solved Question Answering? Try ARC, the AI2 Reasoning Challenge</w:t>
      </w:r>
      <w:r w:rsidRPr="00F066A2">
        <w:rPr>
          <w:noProof/>
        </w:rPr>
        <w:t>. http://arxiv.org/abs/1803.05457</w:t>
      </w:r>
    </w:p>
    <w:p w14:paraId="5049A205" w14:textId="77777777" w:rsidR="00F066A2" w:rsidRPr="00F066A2" w:rsidRDefault="00F066A2" w:rsidP="00F066A2">
      <w:pPr>
        <w:widowControl w:val="0"/>
        <w:adjustRightInd w:val="0"/>
        <w:ind w:left="480" w:hanging="480"/>
        <w:rPr>
          <w:noProof/>
        </w:rPr>
      </w:pPr>
      <w:r w:rsidRPr="00F066A2">
        <w:rPr>
          <w:noProof/>
        </w:rPr>
        <w:t xml:space="preserve">Cobbe, K., Kosaraju, V., Bavarian, M., Chen, M., Jun, H., Kaiser, L., Plappert, M., Tworek, J., Hilton, J., Nakano, R., Hesse, C., &amp; Schulman, J. (2021). </w:t>
      </w:r>
      <w:r w:rsidRPr="00F066A2">
        <w:rPr>
          <w:i/>
          <w:iCs w:val="0"/>
          <w:noProof/>
        </w:rPr>
        <w:t>Training Verifiers to Solve Math Word Problems</w:t>
      </w:r>
      <w:r w:rsidRPr="00F066A2">
        <w:rPr>
          <w:noProof/>
        </w:rPr>
        <w:t>. 1–22. http://arxiv.org/abs/2110.14168</w:t>
      </w:r>
    </w:p>
    <w:p w14:paraId="33D96A11" w14:textId="77777777" w:rsidR="00F066A2" w:rsidRPr="00F066A2" w:rsidRDefault="00F066A2" w:rsidP="00F066A2">
      <w:pPr>
        <w:widowControl w:val="0"/>
        <w:adjustRightInd w:val="0"/>
        <w:ind w:left="480" w:hanging="480"/>
        <w:rPr>
          <w:noProof/>
        </w:rPr>
      </w:pPr>
      <w:r w:rsidRPr="00F066A2">
        <w:rPr>
          <w:noProof/>
        </w:rPr>
        <w:t xml:space="preserve">data.usk.ac.id. (2024). </w:t>
      </w:r>
      <w:r w:rsidRPr="00F066A2">
        <w:rPr>
          <w:i/>
          <w:iCs w:val="0"/>
          <w:noProof/>
        </w:rPr>
        <w:t>Data Mahasiswa Daftar Ulang</w:t>
      </w:r>
      <w:r w:rsidRPr="00F066A2">
        <w:rPr>
          <w:noProof/>
        </w:rPr>
        <w:t>. Data.Usk.Ac.Id. https://data.usk.ac.id/mahasiswa-daftar</w:t>
      </w:r>
    </w:p>
    <w:p w14:paraId="36C6D642" w14:textId="77777777" w:rsidR="00F066A2" w:rsidRPr="00F066A2" w:rsidRDefault="00F066A2" w:rsidP="00F066A2">
      <w:pPr>
        <w:widowControl w:val="0"/>
        <w:adjustRightInd w:val="0"/>
        <w:ind w:left="480" w:hanging="480"/>
        <w:rPr>
          <w:noProof/>
        </w:rPr>
      </w:pPr>
      <w:r w:rsidRPr="00F066A2">
        <w:rPr>
          <w:noProof/>
        </w:rPr>
        <w:t xml:space="preserve">diskominfo.kedirikab.go.id. (2023). </w:t>
      </w:r>
      <w:r w:rsidRPr="00F066A2">
        <w:rPr>
          <w:i/>
          <w:iCs w:val="0"/>
          <w:noProof/>
        </w:rPr>
        <w:t>Apa itu bahasa Python?</w:t>
      </w:r>
      <w:r w:rsidRPr="00F066A2">
        <w:rPr>
          <w:noProof/>
        </w:rPr>
        <w:t xml:space="preserve"> Diskominfo.Kedirikab.Go.Id. https://diskominfo.kedirikab.go.id/baca/apa-itu-bahasa-python</w:t>
      </w:r>
    </w:p>
    <w:p w14:paraId="051671C7" w14:textId="77777777" w:rsidR="00F066A2" w:rsidRPr="00F066A2" w:rsidRDefault="00F066A2" w:rsidP="00F066A2">
      <w:pPr>
        <w:widowControl w:val="0"/>
        <w:adjustRightInd w:val="0"/>
        <w:ind w:left="480" w:hanging="480"/>
        <w:rPr>
          <w:noProof/>
        </w:rPr>
      </w:pPr>
      <w:r w:rsidRPr="00F066A2">
        <w:rPr>
          <w:noProof/>
        </w:rPr>
        <w:t xml:space="preserve">docs.llamaindex.ai. (2023). </w:t>
      </w:r>
      <w:r w:rsidRPr="00F066A2">
        <w:rPr>
          <w:i/>
          <w:iCs w:val="0"/>
          <w:noProof/>
        </w:rPr>
        <w:t>High-Level Concepts</w:t>
      </w:r>
      <w:r w:rsidRPr="00F066A2">
        <w:rPr>
          <w:noProof/>
        </w:rPr>
        <w:t>. Docs.Llamaindex.Ai. https://docs.llamaindex.ai/en/v0.10.17/getting_started/concepts.html</w:t>
      </w:r>
    </w:p>
    <w:p w14:paraId="4917A3ED" w14:textId="77777777" w:rsidR="00F066A2" w:rsidRPr="00F066A2" w:rsidRDefault="00F066A2" w:rsidP="00F066A2">
      <w:pPr>
        <w:widowControl w:val="0"/>
        <w:adjustRightInd w:val="0"/>
        <w:ind w:left="480" w:hanging="480"/>
        <w:rPr>
          <w:noProof/>
        </w:rPr>
      </w:pPr>
      <w:r w:rsidRPr="00F066A2">
        <w:rPr>
          <w:noProof/>
        </w:rPr>
        <w:t xml:space="preserve">Fatyanosa, T. (2020). </w:t>
      </w:r>
      <w:r w:rsidRPr="00F066A2">
        <w:rPr>
          <w:i/>
          <w:iCs w:val="0"/>
          <w:noProof/>
        </w:rPr>
        <w:t>Fine-Tuning Pre-Trained Transformer-based Language Model</w:t>
      </w:r>
      <w:r w:rsidRPr="00F066A2">
        <w:rPr>
          <w:noProof/>
        </w:rPr>
        <w:t>. Medium.Com. https://fatyanosa.medium.com/fine-tuning-pre-trained-transformer-based-language-model-c542af0e7fc1</w:t>
      </w:r>
    </w:p>
    <w:p w14:paraId="2AF8A3A0" w14:textId="77777777" w:rsidR="00F066A2" w:rsidRPr="00F066A2" w:rsidRDefault="00F066A2" w:rsidP="00F066A2">
      <w:pPr>
        <w:widowControl w:val="0"/>
        <w:adjustRightInd w:val="0"/>
        <w:ind w:left="480" w:hanging="480"/>
        <w:rPr>
          <w:noProof/>
        </w:rPr>
      </w:pPr>
      <w:r w:rsidRPr="00F066A2">
        <w:rPr>
          <w:noProof/>
        </w:rPr>
        <w:t xml:space="preserve">Grootendorst, M. (2023). </w:t>
      </w:r>
      <w:r w:rsidRPr="00F066A2">
        <w:rPr>
          <w:i/>
          <w:iCs w:val="0"/>
          <w:noProof/>
        </w:rPr>
        <w:t>Which Quantization Method is Right for You? (GPTQ vs. GGUF vs. AWQ)</w:t>
      </w:r>
      <w:r w:rsidRPr="00F066A2">
        <w:rPr>
          <w:noProof/>
        </w:rPr>
        <w:t>. Maartengrootendorst.Com. https://www.maartengrootendorst.com/blog/quantization/</w:t>
      </w:r>
    </w:p>
    <w:p w14:paraId="1FA9F384" w14:textId="77777777" w:rsidR="00F066A2" w:rsidRPr="00F066A2" w:rsidRDefault="00F066A2" w:rsidP="00F066A2">
      <w:pPr>
        <w:widowControl w:val="0"/>
        <w:adjustRightInd w:val="0"/>
        <w:ind w:left="480" w:hanging="480"/>
        <w:rPr>
          <w:noProof/>
        </w:rPr>
      </w:pPr>
      <w:r w:rsidRPr="00F066A2">
        <w:rPr>
          <w:noProof/>
        </w:rPr>
        <w:t xml:space="preserve">Hendrycks, D., Burns, C., Basart, S., Zou, A., Mazeika, M., Song, D., &amp; Steinhardt, J. (2021). Measuring Massive Multitask Language Understanding. </w:t>
      </w:r>
      <w:r w:rsidRPr="00F066A2">
        <w:rPr>
          <w:i/>
          <w:iCs w:val="0"/>
          <w:noProof/>
        </w:rPr>
        <w:t>ICLR 2021 - 9th International Conference on Learning Representations</w:t>
      </w:r>
      <w:r w:rsidRPr="00F066A2">
        <w:rPr>
          <w:noProof/>
        </w:rPr>
        <w:t>.</w:t>
      </w:r>
    </w:p>
    <w:p w14:paraId="55EFBFE1" w14:textId="77777777" w:rsidR="00F066A2" w:rsidRPr="00F066A2" w:rsidRDefault="00F066A2" w:rsidP="00F066A2">
      <w:pPr>
        <w:widowControl w:val="0"/>
        <w:adjustRightInd w:val="0"/>
        <w:ind w:left="480" w:hanging="480"/>
        <w:rPr>
          <w:noProof/>
        </w:rPr>
      </w:pPr>
      <w:r w:rsidRPr="00F066A2">
        <w:rPr>
          <w:noProof/>
        </w:rPr>
        <w:t xml:space="preserve">Hendrycks, D., Burns, C., Kadavath, S., Arora, A., Basart, S., Tang, E., Song, D., &amp; Steinhardt, J. (2021). </w:t>
      </w:r>
      <w:r w:rsidRPr="00F066A2">
        <w:rPr>
          <w:i/>
          <w:iCs w:val="0"/>
          <w:noProof/>
        </w:rPr>
        <w:t>Measuring Mathematical Problem Solving With the MATH Dataset</w:t>
      </w:r>
      <w:r w:rsidRPr="00F066A2">
        <w:rPr>
          <w:noProof/>
        </w:rPr>
        <w:t xml:space="preserve">. </w:t>
      </w:r>
      <w:r w:rsidRPr="00F066A2">
        <w:rPr>
          <w:i/>
          <w:iCs w:val="0"/>
          <w:noProof/>
        </w:rPr>
        <w:t>NeurIPS</w:t>
      </w:r>
      <w:r w:rsidRPr="00F066A2">
        <w:rPr>
          <w:noProof/>
        </w:rPr>
        <w:t>, 1–22. http://arxiv.org/abs/2103.03874</w:t>
      </w:r>
    </w:p>
    <w:p w14:paraId="69A10C07" w14:textId="77777777" w:rsidR="00F066A2" w:rsidRPr="00F066A2" w:rsidRDefault="00F066A2" w:rsidP="00F066A2">
      <w:pPr>
        <w:widowControl w:val="0"/>
        <w:adjustRightInd w:val="0"/>
        <w:ind w:left="480" w:hanging="480"/>
        <w:rPr>
          <w:noProof/>
        </w:rPr>
      </w:pPr>
      <w:r w:rsidRPr="00F066A2">
        <w:rPr>
          <w:noProof/>
        </w:rPr>
        <w:t xml:space="preserve">Hu, E., Shen, Y., Wallis, P., Allen-Zhu, Z., Li, Y., Wang, S., Wang, L., &amp; Chen, W. (2022). Lora: Low-Rank Adaptation of Large Language Models. </w:t>
      </w:r>
      <w:r w:rsidRPr="00F066A2">
        <w:rPr>
          <w:i/>
          <w:iCs w:val="0"/>
          <w:noProof/>
        </w:rPr>
        <w:t>ICLR 2022 - 10th International Conference on Learning Representations</w:t>
      </w:r>
      <w:r w:rsidRPr="00F066A2">
        <w:rPr>
          <w:noProof/>
        </w:rPr>
        <w:t>, 1–26.</w:t>
      </w:r>
    </w:p>
    <w:p w14:paraId="62575AF5" w14:textId="77777777" w:rsidR="00F066A2" w:rsidRPr="00F066A2" w:rsidRDefault="00F066A2" w:rsidP="00F066A2">
      <w:pPr>
        <w:widowControl w:val="0"/>
        <w:adjustRightInd w:val="0"/>
        <w:ind w:left="480" w:hanging="480"/>
        <w:rPr>
          <w:noProof/>
        </w:rPr>
      </w:pPr>
      <w:r w:rsidRPr="00F066A2">
        <w:rPr>
          <w:noProof/>
        </w:rPr>
        <w:t xml:space="preserve">Huang, Q., Tao, M., Zhang, C., &amp; An, Z. (2023). </w:t>
      </w:r>
      <w:r w:rsidRPr="00F066A2">
        <w:rPr>
          <w:i/>
          <w:iCs w:val="0"/>
          <w:noProof/>
        </w:rPr>
        <w:t>Lawyer LLaMA: Enhancing LLMs with Legal Knowledge</w:t>
      </w:r>
      <w:r w:rsidRPr="00F066A2">
        <w:rPr>
          <w:noProof/>
        </w:rPr>
        <w:t>.</w:t>
      </w:r>
    </w:p>
    <w:p w14:paraId="4C4950DB" w14:textId="77777777" w:rsidR="00F066A2" w:rsidRPr="00F066A2" w:rsidRDefault="00F066A2" w:rsidP="00F066A2">
      <w:pPr>
        <w:widowControl w:val="0"/>
        <w:adjustRightInd w:val="0"/>
        <w:ind w:left="480" w:hanging="480"/>
        <w:rPr>
          <w:noProof/>
        </w:rPr>
      </w:pPr>
      <w:r w:rsidRPr="00F066A2">
        <w:rPr>
          <w:noProof/>
        </w:rPr>
        <w:t xml:space="preserve">Jiang, A. Q., Sablayrolles, A., Mensch, A., Bamford, C., Chaplot, D. S., Casas, D. de las, Bressand, F., Lengyel, G., Lample, G., Saulnier, L., Lavaud, L. R., Lachaux, M.-A., Stock, P., Scao, T. Le, Lavril, T., Wang, T., Lacroix, T., &amp; Sayed, W. El. (2023). </w:t>
      </w:r>
      <w:r w:rsidRPr="00F066A2">
        <w:rPr>
          <w:i/>
          <w:iCs w:val="0"/>
          <w:noProof/>
        </w:rPr>
        <w:t>Mistral 7B</w:t>
      </w:r>
      <w:r w:rsidRPr="00F066A2">
        <w:rPr>
          <w:noProof/>
        </w:rPr>
        <w:t>. 1–9. http://arxiv.org/abs/2310.06825</w:t>
      </w:r>
    </w:p>
    <w:p w14:paraId="33AFB1F5" w14:textId="77777777" w:rsidR="00F066A2" w:rsidRPr="00F066A2" w:rsidRDefault="00F066A2" w:rsidP="00F066A2">
      <w:pPr>
        <w:widowControl w:val="0"/>
        <w:adjustRightInd w:val="0"/>
        <w:ind w:left="480" w:hanging="480"/>
        <w:rPr>
          <w:noProof/>
        </w:rPr>
      </w:pPr>
      <w:r w:rsidRPr="00F066A2">
        <w:rPr>
          <w:noProof/>
        </w:rPr>
        <w:t xml:space="preserve">Jonatan, V., &amp; Igor,  and A.-A. (2023). Creation of a Chatbot Based on Natural Language Processing for Whatsapp. </w:t>
      </w:r>
      <w:r w:rsidRPr="00F066A2">
        <w:rPr>
          <w:i/>
          <w:iCs w:val="0"/>
          <w:noProof/>
        </w:rPr>
        <w:t>Journal of Database Management</w:t>
      </w:r>
      <w:r w:rsidRPr="00F066A2">
        <w:rPr>
          <w:noProof/>
        </w:rPr>
        <w:t xml:space="preserve">, </w:t>
      </w:r>
      <w:r w:rsidRPr="00F066A2">
        <w:rPr>
          <w:i/>
          <w:iCs w:val="0"/>
          <w:noProof/>
        </w:rPr>
        <w:t>3</w:t>
      </w:r>
      <w:r w:rsidRPr="00F066A2">
        <w:rPr>
          <w:noProof/>
        </w:rPr>
        <w:t>(4), 39–53. https://doi.org/10.14810/elelij.2023.12402</w:t>
      </w:r>
    </w:p>
    <w:p w14:paraId="764ADA05" w14:textId="77777777" w:rsidR="00F066A2" w:rsidRPr="00F066A2" w:rsidRDefault="00F066A2" w:rsidP="00F066A2">
      <w:pPr>
        <w:widowControl w:val="0"/>
        <w:adjustRightInd w:val="0"/>
        <w:ind w:left="480" w:hanging="480"/>
        <w:rPr>
          <w:noProof/>
        </w:rPr>
      </w:pPr>
      <w:r w:rsidRPr="00F066A2">
        <w:rPr>
          <w:noProof/>
        </w:rPr>
        <w:t xml:space="preserve">Joshi, M., Choi, E., Weld, D. S., &amp; Zettlemoyer, L. (2017). TriviaQA: A large scale distantly supervised challenge dataset for reading comprehension. </w:t>
      </w:r>
      <w:r w:rsidRPr="00F066A2">
        <w:rPr>
          <w:i/>
          <w:iCs w:val="0"/>
          <w:noProof/>
        </w:rPr>
        <w:t>ACL 2017 - 55th Annual Meeting of the Association for Computational Linguistics, Proceedings of the Conference (Long Papers)</w:t>
      </w:r>
      <w:r w:rsidRPr="00F066A2">
        <w:rPr>
          <w:noProof/>
        </w:rPr>
        <w:t xml:space="preserve">, </w:t>
      </w:r>
      <w:r w:rsidRPr="00F066A2">
        <w:rPr>
          <w:i/>
          <w:iCs w:val="0"/>
          <w:noProof/>
        </w:rPr>
        <w:t>1</w:t>
      </w:r>
      <w:r w:rsidRPr="00F066A2">
        <w:rPr>
          <w:noProof/>
        </w:rPr>
        <w:t>, 1601–1611. https://doi.org/10.18653/v1/P17-</w:t>
      </w:r>
      <w:r w:rsidRPr="00F066A2">
        <w:rPr>
          <w:noProof/>
        </w:rPr>
        <w:lastRenderedPageBreak/>
        <w:t>1147</w:t>
      </w:r>
    </w:p>
    <w:p w14:paraId="309ADFBD" w14:textId="77777777" w:rsidR="00F066A2" w:rsidRPr="00F066A2" w:rsidRDefault="00F066A2" w:rsidP="00F066A2">
      <w:pPr>
        <w:widowControl w:val="0"/>
        <w:adjustRightInd w:val="0"/>
        <w:ind w:left="480" w:hanging="480"/>
        <w:rPr>
          <w:noProof/>
        </w:rPr>
      </w:pPr>
      <w:r w:rsidRPr="00F066A2">
        <w:rPr>
          <w:noProof/>
        </w:rPr>
        <w:t xml:space="preserve">Khan, A. A. (2023). </w:t>
      </w:r>
      <w:r w:rsidRPr="00F066A2">
        <w:rPr>
          <w:i/>
          <w:iCs w:val="0"/>
          <w:noProof/>
        </w:rPr>
        <w:t>“Crafting Conversational Magic: Building an AI Language Model(LLM) App with Langchain?and Gradio.”</w:t>
      </w:r>
      <w:r w:rsidRPr="00F066A2">
        <w:rPr>
          <w:noProof/>
        </w:rPr>
        <w:t xml:space="preserve"> Medium.Com. https://medium.com/@abirkhan4u/crafting-conversational-magic-building-an-ai-language-model-llm-app-with-langchain-and-gradio-496429567512</w:t>
      </w:r>
    </w:p>
    <w:p w14:paraId="40861B1E" w14:textId="77777777" w:rsidR="00F066A2" w:rsidRPr="00F066A2" w:rsidRDefault="00F066A2" w:rsidP="00F066A2">
      <w:pPr>
        <w:widowControl w:val="0"/>
        <w:adjustRightInd w:val="0"/>
        <w:ind w:left="480" w:hanging="480"/>
        <w:rPr>
          <w:noProof/>
        </w:rPr>
      </w:pPr>
      <w:r w:rsidRPr="00F066A2">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F066A2">
        <w:rPr>
          <w:i/>
          <w:iCs w:val="0"/>
          <w:noProof/>
        </w:rPr>
        <w:t>Transactions of the Association for Computational Linguistics</w:t>
      </w:r>
      <w:r w:rsidRPr="00F066A2">
        <w:rPr>
          <w:noProof/>
        </w:rPr>
        <w:t xml:space="preserve">, </w:t>
      </w:r>
      <w:r w:rsidRPr="00F066A2">
        <w:rPr>
          <w:i/>
          <w:iCs w:val="0"/>
          <w:noProof/>
        </w:rPr>
        <w:t>7</w:t>
      </w:r>
      <w:r w:rsidRPr="00F066A2">
        <w:rPr>
          <w:noProof/>
        </w:rPr>
        <w:t>, 453–466. https://doi.org/10.1162/tacl_a_00276</w:t>
      </w:r>
    </w:p>
    <w:p w14:paraId="73CB3658" w14:textId="77777777" w:rsidR="00F066A2" w:rsidRPr="00F066A2" w:rsidRDefault="00F066A2" w:rsidP="00F066A2">
      <w:pPr>
        <w:widowControl w:val="0"/>
        <w:adjustRightInd w:val="0"/>
        <w:ind w:left="480" w:hanging="480"/>
        <w:rPr>
          <w:noProof/>
        </w:rPr>
      </w:pPr>
      <w:r w:rsidRPr="00F066A2">
        <w:rPr>
          <w:noProof/>
        </w:rPr>
        <w:t xml:space="preserve">Lin, C.-Y. (2004). </w:t>
      </w:r>
      <w:r w:rsidRPr="00F066A2">
        <w:rPr>
          <w:i/>
          <w:iCs w:val="0"/>
          <w:noProof/>
        </w:rPr>
        <w:t>ROUGE: A Package for Automatic Evaluation of Summaries Chin-Yew</w:t>
      </w:r>
      <w:r w:rsidRPr="00F066A2">
        <w:rPr>
          <w:noProof/>
        </w:rPr>
        <w:t>. 74–81. https://doi.org/10.1253/jcj.34.1213</w:t>
      </w:r>
    </w:p>
    <w:p w14:paraId="55F0D61D" w14:textId="77777777" w:rsidR="00F066A2" w:rsidRPr="00F066A2" w:rsidRDefault="00F066A2" w:rsidP="00F066A2">
      <w:pPr>
        <w:widowControl w:val="0"/>
        <w:adjustRightInd w:val="0"/>
        <w:ind w:left="480" w:hanging="480"/>
        <w:rPr>
          <w:noProof/>
        </w:rPr>
      </w:pPr>
      <w:r w:rsidRPr="00F066A2">
        <w:rPr>
          <w:noProof/>
        </w:rPr>
        <w:t xml:space="preserve">Loukas, L., Stogiannidis, I., Malakasiotis, P., &amp; Vassos, S. (2023). Breaking the Bank with ChatGPT: Few-Shot Text Classification for Finance. </w:t>
      </w:r>
      <w:r w:rsidRPr="00F066A2">
        <w:rPr>
          <w:i/>
          <w:iCs w:val="0"/>
          <w:noProof/>
        </w:rPr>
        <w:t>FinNLP-Muffin 2023 - Joint Workshop of the 5th Financial Technology and Natural Language Processing and 2nd Multimodal AI For Financial Forecasting, in Conjunction with IJCAI 2023 - Proceedings</w:t>
      </w:r>
      <w:r w:rsidRPr="00F066A2">
        <w:rPr>
          <w:noProof/>
        </w:rPr>
        <w:t>, 74–80.</w:t>
      </w:r>
    </w:p>
    <w:p w14:paraId="1352F207" w14:textId="77777777" w:rsidR="00F066A2" w:rsidRPr="00F066A2" w:rsidRDefault="00F066A2" w:rsidP="00F066A2">
      <w:pPr>
        <w:widowControl w:val="0"/>
        <w:adjustRightInd w:val="0"/>
        <w:ind w:left="480" w:hanging="480"/>
        <w:rPr>
          <w:noProof/>
        </w:rPr>
      </w:pPr>
      <w:r w:rsidRPr="00F066A2">
        <w:rPr>
          <w:noProof/>
        </w:rPr>
        <w:t xml:space="preserve">Martin, M. (2023). </w:t>
      </w:r>
      <w:r w:rsidRPr="00F066A2">
        <w:rPr>
          <w:i/>
          <w:iCs w:val="0"/>
          <w:noProof/>
        </w:rPr>
        <w:t>Large Language Models (LLMs): Definition, Examples, and Benefits</w:t>
      </w:r>
      <w:r w:rsidRPr="00F066A2">
        <w:rPr>
          <w:noProof/>
        </w:rPr>
        <w:t>. Smith.Ai. https://smith.ai/blog/llm-ai</w:t>
      </w:r>
    </w:p>
    <w:p w14:paraId="701BA1B3" w14:textId="77777777" w:rsidR="00F066A2" w:rsidRPr="00F066A2" w:rsidRDefault="00F066A2" w:rsidP="00F066A2">
      <w:pPr>
        <w:widowControl w:val="0"/>
        <w:adjustRightInd w:val="0"/>
        <w:ind w:left="480" w:hanging="480"/>
        <w:rPr>
          <w:noProof/>
        </w:rPr>
      </w:pPr>
      <w:r w:rsidRPr="00F066A2">
        <w:rPr>
          <w:noProof/>
        </w:rPr>
        <w:t xml:space="preserve">Mihaylov, T., Clark, P., Khot, T., &amp; Sabharwal, A. (2018). Can a suit of armor conduct electricity? A new dataset for open book question answering. </w:t>
      </w:r>
      <w:r w:rsidRPr="00F066A2">
        <w:rPr>
          <w:i/>
          <w:iCs w:val="0"/>
          <w:noProof/>
        </w:rPr>
        <w:t>Proceedings of the 2018 Conference on Empirical Methods in Natural Language Processing, EMNLP 2018</w:t>
      </w:r>
      <w:r w:rsidRPr="00F066A2">
        <w:rPr>
          <w:noProof/>
        </w:rPr>
        <w:t>, 2381–2391. https://doi.org/10.18653/v1/d18-1260</w:t>
      </w:r>
    </w:p>
    <w:p w14:paraId="6F1741D7" w14:textId="77777777" w:rsidR="00F066A2" w:rsidRPr="00F066A2" w:rsidRDefault="00F066A2" w:rsidP="00F066A2">
      <w:pPr>
        <w:widowControl w:val="0"/>
        <w:adjustRightInd w:val="0"/>
        <w:ind w:left="480" w:hanging="480"/>
        <w:rPr>
          <w:noProof/>
        </w:rPr>
      </w:pPr>
      <w:r w:rsidRPr="00F066A2">
        <w:rPr>
          <w:noProof/>
        </w:rPr>
        <w:t xml:space="preserve">Minaee, S., Mikolov, T., Nikzad, N., Chenaghlu, M., Socher, R., Amatriain, X., &amp; Gao, J. (2024). </w:t>
      </w:r>
      <w:r w:rsidRPr="00F066A2">
        <w:rPr>
          <w:i/>
          <w:iCs w:val="0"/>
          <w:noProof/>
        </w:rPr>
        <w:t>Large Language Models: A Survey</w:t>
      </w:r>
      <w:r w:rsidRPr="00F066A2">
        <w:rPr>
          <w:noProof/>
        </w:rPr>
        <w:t>. http://arxiv.org/abs/2402.06196</w:t>
      </w:r>
    </w:p>
    <w:p w14:paraId="6A45D202" w14:textId="77777777" w:rsidR="00F066A2" w:rsidRPr="00F066A2" w:rsidRDefault="00F066A2" w:rsidP="00F066A2">
      <w:pPr>
        <w:widowControl w:val="0"/>
        <w:adjustRightInd w:val="0"/>
        <w:ind w:left="480" w:hanging="480"/>
        <w:rPr>
          <w:noProof/>
        </w:rPr>
      </w:pPr>
      <w:r w:rsidRPr="00F066A2">
        <w:rPr>
          <w:noProof/>
        </w:rPr>
        <w:t xml:space="preserve">Minsky, M. (1989). </w:t>
      </w:r>
      <w:r w:rsidRPr="00F066A2">
        <w:rPr>
          <w:i/>
          <w:iCs w:val="0"/>
          <w:noProof/>
        </w:rPr>
        <w:t>Steps Toward Artificial Intelligence</w:t>
      </w:r>
      <w:r w:rsidRPr="00F066A2">
        <w:rPr>
          <w:noProof/>
        </w:rPr>
        <w:t>. Web.Media.Mit.Edu. https://web.media.mit.edu/~minsky/papers/steps.html</w:t>
      </w:r>
    </w:p>
    <w:p w14:paraId="13968F24" w14:textId="77777777" w:rsidR="00F066A2" w:rsidRPr="00F066A2" w:rsidRDefault="00F066A2" w:rsidP="00F066A2">
      <w:pPr>
        <w:widowControl w:val="0"/>
        <w:adjustRightInd w:val="0"/>
        <w:ind w:left="480" w:hanging="480"/>
        <w:rPr>
          <w:noProof/>
        </w:rPr>
      </w:pPr>
      <w:r w:rsidRPr="00F066A2">
        <w:rPr>
          <w:noProof/>
        </w:rPr>
        <w:t xml:space="preserve">Mohamadi, S., Mujtaba, G., Le, N., Doretto, G., &amp; Adjeroh, D. A. (2023). </w:t>
      </w:r>
      <w:r w:rsidRPr="00F066A2">
        <w:rPr>
          <w:i/>
          <w:iCs w:val="0"/>
          <w:noProof/>
        </w:rPr>
        <w:t>ChatGPT in the Age of Generative AI and Large Language Models: A Concise Survey</w:t>
      </w:r>
      <w:r w:rsidRPr="00F066A2">
        <w:rPr>
          <w:noProof/>
        </w:rPr>
        <w:t>. 1–60. http://arxiv.org/abs/2307.04251</w:t>
      </w:r>
    </w:p>
    <w:p w14:paraId="11FE0796" w14:textId="77777777" w:rsidR="00F066A2" w:rsidRPr="00F066A2" w:rsidRDefault="00F066A2" w:rsidP="00F066A2">
      <w:pPr>
        <w:widowControl w:val="0"/>
        <w:adjustRightInd w:val="0"/>
        <w:ind w:left="480" w:hanging="480"/>
        <w:rPr>
          <w:noProof/>
        </w:rPr>
      </w:pPr>
      <w:r w:rsidRPr="00F066A2">
        <w:rPr>
          <w:noProof/>
        </w:rPr>
        <w:t xml:space="preserve">Neves, M. C. (2023a). </w:t>
      </w:r>
      <w:r w:rsidRPr="00F066A2">
        <w:rPr>
          <w:i/>
          <w:iCs w:val="0"/>
          <w:noProof/>
        </w:rPr>
        <w:t>What are Quantized LLMs?</w:t>
      </w:r>
      <w:r w:rsidRPr="00F066A2">
        <w:rPr>
          <w:noProof/>
        </w:rPr>
        <w:t xml:space="preserve"> Https://Www.Tensorops.Ai/. https://www.tensorops.ai/post/what-are-quantized-llms</w:t>
      </w:r>
    </w:p>
    <w:p w14:paraId="5975BF1C" w14:textId="77777777" w:rsidR="00F066A2" w:rsidRPr="00F066A2" w:rsidRDefault="00F066A2" w:rsidP="00F066A2">
      <w:pPr>
        <w:widowControl w:val="0"/>
        <w:adjustRightInd w:val="0"/>
        <w:ind w:left="480" w:hanging="480"/>
        <w:rPr>
          <w:noProof/>
        </w:rPr>
      </w:pPr>
      <w:r w:rsidRPr="00F066A2">
        <w:rPr>
          <w:noProof/>
        </w:rPr>
        <w:t xml:space="preserve">Neves, M. C. (2023b). </w:t>
      </w:r>
      <w:r w:rsidRPr="00F066A2">
        <w:rPr>
          <w:i/>
          <w:iCs w:val="0"/>
          <w:noProof/>
        </w:rPr>
        <w:t>What are Quantized LLMs?</w:t>
      </w:r>
      <w:r w:rsidRPr="00F066A2">
        <w:rPr>
          <w:noProof/>
        </w:rPr>
        <w:t xml:space="preserve"> Https://Www.Tensorops.Ai/.</w:t>
      </w:r>
    </w:p>
    <w:p w14:paraId="1531892A" w14:textId="77777777" w:rsidR="00F066A2" w:rsidRPr="00F066A2" w:rsidRDefault="00F066A2" w:rsidP="00F066A2">
      <w:pPr>
        <w:widowControl w:val="0"/>
        <w:adjustRightInd w:val="0"/>
        <w:ind w:left="480" w:hanging="480"/>
        <w:rPr>
          <w:noProof/>
        </w:rPr>
      </w:pPr>
      <w:r w:rsidRPr="00F066A2">
        <w:rPr>
          <w:noProof/>
        </w:rPr>
        <w:t xml:space="preserve">Rajpurkar, P., Jia, R., &amp; Liang, P. (2018). Know what you don’t know: Unanswerable questions for SQuAD. </w:t>
      </w:r>
      <w:r w:rsidRPr="00F066A2">
        <w:rPr>
          <w:i/>
          <w:iCs w:val="0"/>
          <w:noProof/>
        </w:rPr>
        <w:t>ACL 2018 - 56th Annual Meeting of the Association for Computational Linguistics, Proceedings of the Conference (Long Papers)</w:t>
      </w:r>
      <w:r w:rsidRPr="00F066A2">
        <w:rPr>
          <w:noProof/>
        </w:rPr>
        <w:t xml:space="preserve">, </w:t>
      </w:r>
      <w:r w:rsidRPr="00F066A2">
        <w:rPr>
          <w:i/>
          <w:iCs w:val="0"/>
          <w:noProof/>
        </w:rPr>
        <w:t>2</w:t>
      </w:r>
      <w:r w:rsidRPr="00F066A2">
        <w:rPr>
          <w:noProof/>
        </w:rPr>
        <w:t>, 784–789. https://doi.org/10.18653/v1/p18-2124</w:t>
      </w:r>
    </w:p>
    <w:p w14:paraId="2867CAA1" w14:textId="77777777" w:rsidR="00F066A2" w:rsidRPr="00F066A2" w:rsidRDefault="00F066A2" w:rsidP="00F066A2">
      <w:pPr>
        <w:widowControl w:val="0"/>
        <w:adjustRightInd w:val="0"/>
        <w:ind w:left="480" w:hanging="480"/>
        <w:rPr>
          <w:noProof/>
        </w:rPr>
      </w:pPr>
      <w:r w:rsidRPr="00F066A2">
        <w:rPr>
          <w:noProof/>
        </w:rPr>
        <w:t xml:space="preserve">Rakotoson, Loïc, Massip, Sylvain, A. A. Laleye, F. (2024). </w:t>
      </w:r>
      <w:r w:rsidRPr="00F066A2">
        <w:rPr>
          <w:i/>
          <w:iCs w:val="0"/>
          <w:noProof/>
        </w:rPr>
        <w:t>Retrieval Augmented Generation Architecture</w:t>
      </w:r>
      <w:r w:rsidRPr="00F066A2">
        <w:rPr>
          <w:noProof/>
        </w:rPr>
        <w:t>. Www.Researchgate.Net. https://www.researchgate.net/figure/Retrieval-Augmented-Generation-Architecture_fig1_378364457</w:t>
      </w:r>
    </w:p>
    <w:p w14:paraId="30D54912" w14:textId="77777777" w:rsidR="00F066A2" w:rsidRPr="00F066A2" w:rsidRDefault="00F066A2" w:rsidP="00F066A2">
      <w:pPr>
        <w:widowControl w:val="0"/>
        <w:adjustRightInd w:val="0"/>
        <w:ind w:left="480" w:hanging="480"/>
        <w:rPr>
          <w:noProof/>
        </w:rPr>
      </w:pPr>
      <w:r w:rsidRPr="00F066A2">
        <w:rPr>
          <w:noProof/>
        </w:rPr>
        <w:t xml:space="preserve">Revou.co. (2024). </w:t>
      </w:r>
      <w:r w:rsidRPr="00F066A2">
        <w:rPr>
          <w:i/>
          <w:iCs w:val="0"/>
          <w:noProof/>
        </w:rPr>
        <w:t>Apa itu Natural Language Processing (NLP)</w:t>
      </w:r>
      <w:r w:rsidRPr="00F066A2">
        <w:rPr>
          <w:noProof/>
        </w:rPr>
        <w:t>. Revou.Co. https://revou.co/kosakata/natural-language-processing</w:t>
      </w:r>
    </w:p>
    <w:p w14:paraId="0161156E" w14:textId="77777777" w:rsidR="00F066A2" w:rsidRPr="00F066A2" w:rsidRDefault="00F066A2" w:rsidP="00F066A2">
      <w:pPr>
        <w:widowControl w:val="0"/>
        <w:adjustRightInd w:val="0"/>
        <w:ind w:left="480" w:hanging="480"/>
        <w:rPr>
          <w:noProof/>
        </w:rPr>
      </w:pPr>
      <w:r w:rsidRPr="00F066A2">
        <w:rPr>
          <w:noProof/>
        </w:rPr>
        <w:t xml:space="preserve">Risyad, S. A. (2023). </w:t>
      </w:r>
      <w:r w:rsidRPr="00F066A2">
        <w:rPr>
          <w:i/>
          <w:iCs w:val="0"/>
          <w:noProof/>
        </w:rPr>
        <w:t>Data Set: Pengertian, Jenis, dan Contohnya</w:t>
      </w:r>
      <w:r w:rsidRPr="00F066A2">
        <w:rPr>
          <w:noProof/>
        </w:rPr>
        <w:t>. Dibimbing.Id. https://dibimbing.id/blog/detail/pengertian-data-sheet-jenis-dan-contoh</w:t>
      </w:r>
    </w:p>
    <w:p w14:paraId="047FC0EE" w14:textId="77777777" w:rsidR="00F066A2" w:rsidRPr="00F066A2" w:rsidRDefault="00F066A2" w:rsidP="00F066A2">
      <w:pPr>
        <w:widowControl w:val="0"/>
        <w:adjustRightInd w:val="0"/>
        <w:ind w:left="480" w:hanging="480"/>
        <w:rPr>
          <w:noProof/>
        </w:rPr>
      </w:pPr>
      <w:r w:rsidRPr="00F066A2">
        <w:rPr>
          <w:noProof/>
        </w:rPr>
        <w:t xml:space="preserve">Russel, Stuart J; Norvig, P. (2010). </w:t>
      </w:r>
      <w:r w:rsidRPr="00F066A2">
        <w:rPr>
          <w:i/>
          <w:iCs w:val="0"/>
          <w:noProof/>
        </w:rPr>
        <w:t>Artificial intelligence :a modern approach</w:t>
      </w:r>
      <w:r w:rsidRPr="00F066A2">
        <w:rPr>
          <w:noProof/>
        </w:rPr>
        <w:t>.</w:t>
      </w:r>
    </w:p>
    <w:p w14:paraId="34192522" w14:textId="77777777" w:rsidR="00F066A2" w:rsidRPr="00F066A2" w:rsidRDefault="00F066A2" w:rsidP="00F066A2">
      <w:pPr>
        <w:widowControl w:val="0"/>
        <w:adjustRightInd w:val="0"/>
        <w:ind w:left="480" w:hanging="480"/>
        <w:rPr>
          <w:noProof/>
        </w:rPr>
      </w:pPr>
      <w:r w:rsidRPr="00F066A2">
        <w:rPr>
          <w:noProof/>
        </w:rPr>
        <w:lastRenderedPageBreak/>
        <w:t xml:space="preserve">Sakaguchi, K., Le Bras, R., Bhagavatula, C., &amp; Choi, Y. (2020). WINOGRANDE: An adversarial winograd schema challenge at scale. </w:t>
      </w:r>
      <w:r w:rsidRPr="00F066A2">
        <w:rPr>
          <w:i/>
          <w:iCs w:val="0"/>
          <w:noProof/>
        </w:rPr>
        <w:t>AAAI 2020 - 34th AAAI Conference on Artificial Intelligence</w:t>
      </w:r>
      <w:r w:rsidRPr="00F066A2">
        <w:rPr>
          <w:noProof/>
        </w:rPr>
        <w:t>, 8732–8734. https://doi.org/10.1609/aaai.v34i05.6399</w:t>
      </w:r>
    </w:p>
    <w:p w14:paraId="43B250F1" w14:textId="77777777" w:rsidR="00F066A2" w:rsidRPr="00F066A2" w:rsidRDefault="00F066A2" w:rsidP="00F066A2">
      <w:pPr>
        <w:widowControl w:val="0"/>
        <w:adjustRightInd w:val="0"/>
        <w:ind w:left="480" w:hanging="480"/>
        <w:rPr>
          <w:noProof/>
        </w:rPr>
      </w:pPr>
      <w:r w:rsidRPr="00F066A2">
        <w:rPr>
          <w:noProof/>
        </w:rPr>
        <w:t xml:space="preserve">Sap, M., Rashkin, H., Chen, D., Le Bras, R., &amp; Choi, Y. (2019). Social IQA: Commonsense reasoning about social interactions. </w:t>
      </w:r>
      <w:r w:rsidRPr="00F066A2">
        <w:rPr>
          <w:i/>
          <w:iCs w:val="0"/>
          <w:noProof/>
        </w:rPr>
        <w:t>EMNLP-IJCNLP 2019 - 2019 Conference on Empirical Methods in Natural Language Processing and 9th International Joint Conference on Natural Language Processing, Proceedings of the Conference</w:t>
      </w:r>
      <w:r w:rsidRPr="00F066A2">
        <w:rPr>
          <w:noProof/>
        </w:rPr>
        <w:t>, 4463–4473. https://doi.org/10.18653/v1/d19-1454</w:t>
      </w:r>
    </w:p>
    <w:p w14:paraId="2AD801F6" w14:textId="77777777" w:rsidR="00F066A2" w:rsidRPr="00F066A2" w:rsidRDefault="00F066A2" w:rsidP="00F066A2">
      <w:pPr>
        <w:widowControl w:val="0"/>
        <w:adjustRightInd w:val="0"/>
        <w:ind w:left="480" w:hanging="480"/>
        <w:rPr>
          <w:noProof/>
        </w:rPr>
      </w:pPr>
      <w:r w:rsidRPr="00F066A2">
        <w:rPr>
          <w:noProof/>
        </w:rPr>
        <w:t xml:space="preserve">Suzgun, M., Scales, N., Schärli, N., Gehrmann, S., Tay, Y., Chung, H. W., Chowdhery, A., Le, Q. V., Chi, E. H., Zhou, D., &amp; Wei, J. (2023). Challenging BIG-Bench Tasks and Whether Chain-of-Thought Can Solve Them. </w:t>
      </w:r>
      <w:r w:rsidRPr="00F066A2">
        <w:rPr>
          <w:i/>
          <w:iCs w:val="0"/>
          <w:noProof/>
        </w:rPr>
        <w:t>Proceedings of the Annual Meeting of the Association for Computational Linguistics</w:t>
      </w:r>
      <w:r w:rsidRPr="00F066A2">
        <w:rPr>
          <w:noProof/>
        </w:rPr>
        <w:t>, 13003–13051. https://doi.org/10.18653/v1/2023.findings-acl.824</w:t>
      </w:r>
    </w:p>
    <w:p w14:paraId="3BCFF26A" w14:textId="77777777" w:rsidR="00F066A2" w:rsidRPr="00F066A2" w:rsidRDefault="00F066A2" w:rsidP="00F066A2">
      <w:pPr>
        <w:widowControl w:val="0"/>
        <w:adjustRightInd w:val="0"/>
        <w:ind w:left="480" w:hanging="480"/>
        <w:rPr>
          <w:noProof/>
        </w:rPr>
      </w:pPr>
      <w:r w:rsidRPr="00F066A2">
        <w:rPr>
          <w:noProof/>
        </w:rPr>
        <w:t xml:space="preserve">Talmor, A., Herzig, J., Lourie, N., &amp; Berant, J. (2019). CommonSenseqa: A question answering challenge targeting commonsense knowledge. </w:t>
      </w:r>
      <w:r w:rsidRPr="00F066A2">
        <w:rPr>
          <w:i/>
          <w:iCs w:val="0"/>
          <w:noProof/>
        </w:rPr>
        <w:t>NAACL HLT 2019 - 2019 Conference of the North American Chapter of the Association for Computational Linguistics: Human Language Technologies - Proceedings of the Conference</w:t>
      </w:r>
      <w:r w:rsidRPr="00F066A2">
        <w:rPr>
          <w:noProof/>
        </w:rPr>
        <w:t xml:space="preserve">, </w:t>
      </w:r>
      <w:r w:rsidRPr="00F066A2">
        <w:rPr>
          <w:i/>
          <w:iCs w:val="0"/>
          <w:noProof/>
        </w:rPr>
        <w:t>1</w:t>
      </w:r>
      <w:r w:rsidRPr="00F066A2">
        <w:rPr>
          <w:noProof/>
        </w:rPr>
        <w:t>, 4149–4158.</w:t>
      </w:r>
    </w:p>
    <w:p w14:paraId="3393A141" w14:textId="77777777" w:rsidR="00F066A2" w:rsidRPr="00F066A2" w:rsidRDefault="00F066A2" w:rsidP="00F066A2">
      <w:pPr>
        <w:widowControl w:val="0"/>
        <w:adjustRightInd w:val="0"/>
        <w:ind w:left="480" w:hanging="480"/>
        <w:rPr>
          <w:noProof/>
        </w:rPr>
      </w:pPr>
      <w:r w:rsidRPr="00F066A2">
        <w:rPr>
          <w:noProof/>
        </w:rPr>
        <w:t xml:space="preserve">Touvron, H., Martin, L., Stone, K., Albert, P., Almahairi, A., Babaei, Y., Bashlykov, N., Batra, S., Bhargava, P., Bhosale, S., Bikel, D., Blecher, L., Ferrer, C. C., Chen, M., Cucurull, G., Esiobu, D., Fernandes, J., Fu, J., Fu, W., … Scialom, T. (2023). </w:t>
      </w:r>
      <w:r w:rsidRPr="00F066A2">
        <w:rPr>
          <w:i/>
          <w:iCs w:val="0"/>
          <w:noProof/>
        </w:rPr>
        <w:t>Llama 2: Open Foundation and Fine-Tuned Chat Models</w:t>
      </w:r>
      <w:r w:rsidRPr="00F066A2">
        <w:rPr>
          <w:noProof/>
        </w:rPr>
        <w:t>. http://arxiv.org/abs/2307.09288</w:t>
      </w:r>
    </w:p>
    <w:p w14:paraId="419DFECC" w14:textId="77777777" w:rsidR="00F066A2" w:rsidRPr="00F066A2" w:rsidRDefault="00F066A2" w:rsidP="00F066A2">
      <w:pPr>
        <w:widowControl w:val="0"/>
        <w:adjustRightInd w:val="0"/>
        <w:ind w:left="480" w:hanging="480"/>
        <w:rPr>
          <w:noProof/>
        </w:rPr>
      </w:pPr>
      <w:r w:rsidRPr="00F066A2">
        <w:rPr>
          <w:noProof/>
        </w:rPr>
        <w:t xml:space="preserve">Trozze, A., Davies, T., &amp; Kleinberg, B. (2023). </w:t>
      </w:r>
      <w:r w:rsidRPr="00F066A2">
        <w:rPr>
          <w:i/>
          <w:iCs w:val="0"/>
          <w:noProof/>
        </w:rPr>
        <w:t>Large Language Models in Cryptocurrency Securities Cases: Can ChatGPT Replace Lawyers?</w:t>
      </w:r>
      <w:r w:rsidRPr="00F066A2">
        <w:rPr>
          <w:noProof/>
        </w:rPr>
        <w:t xml:space="preserve"> 1–49. http://arxiv.org/abs/2308.06032</w:t>
      </w:r>
    </w:p>
    <w:p w14:paraId="6544BD30" w14:textId="77777777" w:rsidR="00F066A2" w:rsidRPr="00F066A2" w:rsidRDefault="00F066A2" w:rsidP="00F066A2">
      <w:pPr>
        <w:widowControl w:val="0"/>
        <w:adjustRightInd w:val="0"/>
        <w:ind w:left="480" w:hanging="480"/>
        <w:rPr>
          <w:noProof/>
        </w:rPr>
      </w:pPr>
      <w:r w:rsidRPr="00F066A2">
        <w:rPr>
          <w:noProof/>
        </w:rPr>
        <w:t xml:space="preserve">ult.usk.ac.id. (2024). </w:t>
      </w:r>
      <w:r w:rsidRPr="00F066A2">
        <w:rPr>
          <w:i/>
          <w:iCs w:val="0"/>
          <w:noProof/>
        </w:rPr>
        <w:t>Unit Layanan Terpadu USK</w:t>
      </w:r>
      <w:r w:rsidRPr="00F066A2">
        <w:rPr>
          <w:noProof/>
        </w:rPr>
        <w:t>. Ult.Usk.Ac.Id. http://ult.usk.ac.id/</w:t>
      </w:r>
    </w:p>
    <w:p w14:paraId="191AB58E" w14:textId="77777777" w:rsidR="00F066A2" w:rsidRPr="00F066A2" w:rsidRDefault="00F066A2" w:rsidP="00F066A2">
      <w:pPr>
        <w:widowControl w:val="0"/>
        <w:adjustRightInd w:val="0"/>
        <w:ind w:left="480" w:hanging="480"/>
        <w:rPr>
          <w:noProof/>
        </w:rPr>
      </w:pPr>
      <w:r w:rsidRPr="00F066A2">
        <w:rPr>
          <w:noProof/>
        </w:rPr>
        <w:t xml:space="preserve">V., K. (2024). </w:t>
      </w:r>
      <w:r w:rsidRPr="00F066A2">
        <w:rPr>
          <w:i/>
          <w:iCs w:val="0"/>
          <w:noProof/>
        </w:rPr>
        <w:t>Fine-Tuning Large Language Models with Unsloth</w:t>
      </w:r>
      <w:r w:rsidRPr="00F066A2">
        <w:rPr>
          <w:noProof/>
        </w:rPr>
        <w:t>. Medium.Com. https://medium.com/@kushalvala/fine-tuning-large-language-models-with-unsloth-380216a76108</w:t>
      </w:r>
    </w:p>
    <w:p w14:paraId="30B3B744" w14:textId="77777777" w:rsidR="00F066A2" w:rsidRPr="00F066A2" w:rsidRDefault="00F066A2" w:rsidP="00F066A2">
      <w:pPr>
        <w:widowControl w:val="0"/>
        <w:adjustRightInd w:val="0"/>
        <w:ind w:left="480" w:hanging="480"/>
        <w:rPr>
          <w:noProof/>
        </w:rPr>
      </w:pPr>
      <w:r w:rsidRPr="00F066A2">
        <w:rPr>
          <w:noProof/>
        </w:rPr>
        <w:t xml:space="preserve">Walker II, S. M. (2024). </w:t>
      </w:r>
      <w:r w:rsidRPr="00F066A2">
        <w:rPr>
          <w:i/>
          <w:iCs w:val="0"/>
          <w:noProof/>
        </w:rPr>
        <w:t>What is the ROUGE Score (Recall-Oriented Understudy for Gisting Evaluation)?</w:t>
      </w:r>
      <w:r w:rsidRPr="00F066A2">
        <w:rPr>
          <w:noProof/>
        </w:rPr>
        <w:t xml:space="preserve"> Klu.Ai. https://klu.ai/glossary/rouge-score</w:t>
      </w:r>
    </w:p>
    <w:p w14:paraId="798A8BC2" w14:textId="77777777" w:rsidR="00F066A2" w:rsidRPr="00F066A2" w:rsidRDefault="00F066A2" w:rsidP="00F066A2">
      <w:pPr>
        <w:widowControl w:val="0"/>
        <w:adjustRightInd w:val="0"/>
        <w:ind w:left="480" w:hanging="480"/>
        <w:rPr>
          <w:noProof/>
        </w:rPr>
      </w:pPr>
      <w:r w:rsidRPr="00F066A2">
        <w:rPr>
          <w:noProof/>
        </w:rPr>
        <w:t xml:space="preserve">Wicaksono, K. T. (2023). </w:t>
      </w:r>
      <w:r w:rsidRPr="00F066A2">
        <w:rPr>
          <w:i/>
          <w:iCs w:val="0"/>
          <w:noProof/>
        </w:rPr>
        <w:t>Memahami Retrieval Augmented Generation (RAG) Melalui Rencana Pembangunan LaporMacet.com</w:t>
      </w:r>
      <w:r w:rsidRPr="00F066A2">
        <w:rPr>
          <w:noProof/>
        </w:rPr>
        <w:t>. Medium.Com. https://kukuhtw.medium.com/memahami-retrieval-augmented-generation-rag-melalui-rencana-pembangunan-lapormacet-com-5990a76edda7</w:t>
      </w:r>
    </w:p>
    <w:p w14:paraId="53208C6F" w14:textId="77777777" w:rsidR="00F066A2" w:rsidRPr="00F066A2" w:rsidRDefault="00F066A2" w:rsidP="00F066A2">
      <w:pPr>
        <w:widowControl w:val="0"/>
        <w:adjustRightInd w:val="0"/>
        <w:ind w:left="480" w:hanging="480"/>
        <w:rPr>
          <w:noProof/>
        </w:rPr>
      </w:pPr>
      <w:r w:rsidRPr="00F066A2">
        <w:rPr>
          <w:noProof/>
        </w:rPr>
        <w:t xml:space="preserve">www.gradio.app. (2024). </w:t>
      </w:r>
      <w:r w:rsidRPr="00F066A2">
        <w:rPr>
          <w:i/>
          <w:iCs w:val="0"/>
          <w:noProof/>
        </w:rPr>
        <w:t>Gradio</w:t>
      </w:r>
      <w:r w:rsidRPr="00F066A2">
        <w:rPr>
          <w:noProof/>
        </w:rPr>
        <w:t>. Www.Gradio.App. https://www.gradio.app/</w:t>
      </w:r>
    </w:p>
    <w:p w14:paraId="22B85B03" w14:textId="77777777" w:rsidR="00F066A2" w:rsidRPr="00F066A2" w:rsidRDefault="00F066A2" w:rsidP="00F066A2">
      <w:pPr>
        <w:widowControl w:val="0"/>
        <w:adjustRightInd w:val="0"/>
        <w:ind w:left="480" w:hanging="480"/>
        <w:rPr>
          <w:noProof/>
        </w:rPr>
      </w:pPr>
      <w:r w:rsidRPr="00F066A2">
        <w:rPr>
          <w:noProof/>
        </w:rPr>
        <w:t xml:space="preserve">www.wiz.ai. (2023a). </w:t>
      </w:r>
      <w:r w:rsidRPr="00F066A2">
        <w:rPr>
          <w:i/>
          <w:iCs w:val="0"/>
          <w:noProof/>
        </w:rPr>
        <w:t>Menelaah : Bagaimana LLM (Large Language Models) bekerja</w:t>
      </w:r>
      <w:r w:rsidRPr="00F066A2">
        <w:rPr>
          <w:noProof/>
        </w:rPr>
        <w:t>. Www.Wiz.Ai. https://www.wiz.ai/menelaah-bagaimana-llm-large-language-models-bekerja/</w:t>
      </w:r>
    </w:p>
    <w:p w14:paraId="15885005" w14:textId="77777777" w:rsidR="00F066A2" w:rsidRPr="00F066A2" w:rsidRDefault="00F066A2" w:rsidP="00F066A2">
      <w:pPr>
        <w:widowControl w:val="0"/>
        <w:adjustRightInd w:val="0"/>
        <w:ind w:left="480" w:hanging="480"/>
        <w:rPr>
          <w:noProof/>
        </w:rPr>
      </w:pPr>
      <w:r w:rsidRPr="00F066A2">
        <w:rPr>
          <w:noProof/>
        </w:rPr>
        <w:t xml:space="preserve">www.wiz.ai. (2023b). </w:t>
      </w:r>
      <w:r w:rsidRPr="00F066A2">
        <w:rPr>
          <w:i/>
          <w:iCs w:val="0"/>
          <w:noProof/>
        </w:rPr>
        <w:t>Menelaah : Bagaimana LLM (Large Language Models) bekerja</w:t>
      </w:r>
      <w:r w:rsidRPr="00F066A2">
        <w:rPr>
          <w:noProof/>
        </w:rPr>
        <w:t>. Www.Wiz.Ai.</w:t>
      </w:r>
    </w:p>
    <w:p w14:paraId="29727FB3" w14:textId="77777777" w:rsidR="00F066A2" w:rsidRPr="00F066A2" w:rsidRDefault="00F066A2" w:rsidP="00F066A2">
      <w:pPr>
        <w:widowControl w:val="0"/>
        <w:adjustRightInd w:val="0"/>
        <w:ind w:left="480" w:hanging="480"/>
        <w:rPr>
          <w:noProof/>
        </w:rPr>
      </w:pPr>
      <w:r w:rsidRPr="00F066A2">
        <w:rPr>
          <w:noProof/>
        </w:rPr>
        <w:t xml:space="preserve">Zellers, R., Holtzman, A., Bisk, Y., Farhadi, A., &amp; Choi, Y. (2020). Hellaswag: Can a machine really finish your sentence? </w:t>
      </w:r>
      <w:r w:rsidRPr="00F066A2">
        <w:rPr>
          <w:i/>
          <w:iCs w:val="0"/>
          <w:noProof/>
        </w:rPr>
        <w:t>ACL 2019 - 57th Annual Meeting of the Association for Computational Linguistics, Proceedings of the Conference</w:t>
      </w:r>
      <w:r w:rsidRPr="00F066A2">
        <w:rPr>
          <w:noProof/>
        </w:rPr>
        <w:t>, 4791–4800. https://doi.org/10.18653/v1/p19-1472</w:t>
      </w:r>
    </w:p>
    <w:p w14:paraId="2899AC21" w14:textId="77777777" w:rsidR="00F066A2" w:rsidRPr="00F066A2" w:rsidRDefault="00F066A2" w:rsidP="00F066A2">
      <w:pPr>
        <w:widowControl w:val="0"/>
        <w:adjustRightInd w:val="0"/>
        <w:ind w:left="480" w:hanging="480"/>
        <w:rPr>
          <w:noProof/>
        </w:rPr>
      </w:pPr>
      <w:r w:rsidRPr="00F066A2">
        <w:rPr>
          <w:noProof/>
        </w:rPr>
        <w:lastRenderedPageBreak/>
        <w:t xml:space="preserve">Zhao, H., Ling, Q., Pan, Y., Zhong, T., Hu, J.-Y., Yao, J., Xiao, F., Xiao, Z., Zhang, Y., Xu, S.-H., Wu, S.-N., Kang, M., Wu, Z., Liu, Z., Jiang, X., Liu, T., &amp; Shao, Y. (2023). Ophtha-LLaMA2: A Large Language Model for Ophthalmology. </w:t>
      </w:r>
      <w:r w:rsidRPr="00F066A2">
        <w:rPr>
          <w:i/>
          <w:iCs w:val="0"/>
          <w:noProof/>
        </w:rPr>
        <w:t>ArXiv [Preprint]</w:t>
      </w:r>
      <w:r w:rsidRPr="00F066A2">
        <w:rPr>
          <w:noProof/>
        </w:rPr>
        <w:t>, 1–19. http://arxiv.org/abs/2312.04906</w:t>
      </w:r>
    </w:p>
    <w:p w14:paraId="2A6D2703" w14:textId="77777777" w:rsidR="00F066A2" w:rsidRPr="00F066A2" w:rsidRDefault="00F066A2" w:rsidP="00F066A2">
      <w:pPr>
        <w:widowControl w:val="0"/>
        <w:adjustRightInd w:val="0"/>
        <w:ind w:left="480" w:hanging="480"/>
        <w:rPr>
          <w:noProof/>
        </w:rPr>
      </w:pPr>
      <w:r w:rsidRPr="00F066A2">
        <w:rPr>
          <w:noProof/>
        </w:rPr>
        <w:t xml:space="preserve">Zhong, W., Cui, R., Guo, Y., Liang, Y., Lu, S., Wang, Y., Saied, A., Chen, W., &amp; Duan, N. (2023). </w:t>
      </w:r>
      <w:r w:rsidRPr="00F066A2">
        <w:rPr>
          <w:i/>
          <w:iCs w:val="0"/>
          <w:noProof/>
        </w:rPr>
        <w:t>AGIEval: A Human-Centric Benchmark for Evaluating Foundation Models</w:t>
      </w:r>
      <w:r w:rsidRPr="00F066A2">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44" w:name="_Ref175480312"/>
      <w:bookmarkStart w:id="145" w:name="_Toc175566604"/>
      <w:r>
        <w:t xml:space="preserve">Lampiran </w:t>
      </w:r>
      <w:r>
        <w:fldChar w:fldCharType="begin"/>
      </w:r>
      <w:r>
        <w:instrText xml:space="preserve"> SEQ Lampiran \* ARABIC </w:instrText>
      </w:r>
      <w:r>
        <w:fldChar w:fldCharType="separate"/>
      </w:r>
      <w:r w:rsidR="00EA142F">
        <w:rPr>
          <w:noProof/>
        </w:rPr>
        <w:t>1</w:t>
      </w:r>
      <w:r>
        <w:fldChar w:fldCharType="end"/>
      </w:r>
      <w:bookmarkEnd w:id="144"/>
      <w:r>
        <w:rPr>
          <w:lang w:val="en-US"/>
        </w:rPr>
        <w:t xml:space="preserve">. </w:t>
      </w:r>
      <w:r w:rsidR="001B581F">
        <w:rPr>
          <w:lang w:val="en-US"/>
        </w:rPr>
        <w:t xml:space="preserve">20 </w:t>
      </w:r>
      <w:r>
        <w:rPr>
          <w:lang w:val="en-US"/>
        </w:rPr>
        <w:t>sampel dataset QnA di USK</w:t>
      </w:r>
      <w:bookmarkEnd w:id="145"/>
    </w:p>
    <w:tbl>
      <w:tblPr>
        <w:tblStyle w:val="TableGrid"/>
        <w:tblW w:w="0" w:type="auto"/>
        <w:tblLook w:val="04A0" w:firstRow="1" w:lastRow="0" w:firstColumn="1" w:lastColumn="0" w:noHBand="0" w:noVBand="1"/>
      </w:tblPr>
      <w:tblGrid>
        <w:gridCol w:w="510"/>
        <w:gridCol w:w="1216"/>
        <w:gridCol w:w="2109"/>
        <w:gridCol w:w="4886"/>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77777777" w:rsidR="00DD23F7" w:rsidRDefault="00DD23F7" w:rsidP="00386FF7">
            <w:pPr>
              <w:spacing w:line="360" w:lineRule="auto"/>
              <w:rPr>
                <w:lang w:val="en-US"/>
              </w:rPr>
            </w:pPr>
            <w:r>
              <w:t>Untuk sertifikat akreditasi silakan download disini ya https://lpm.usk.ac.id/, untuk sertifikat akreditasi y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77777777" w:rsidR="00DD23F7" w:rsidRDefault="00DD23F7" w:rsidP="00386FF7">
            <w:pPr>
              <w:spacing w:line="360" w:lineRule="auto"/>
            </w:pPr>
            <w:r>
              <w:t xml:space="preserve">Terkait dengan riset kata sandi KRS Online, Anda bisa membuat permohonan melalui laman website Kami </w:t>
            </w:r>
            <w:proofErr w:type="gramStart"/>
            <w:r>
              <w:t>di :</w:t>
            </w:r>
            <w:proofErr w:type="gramEnd"/>
            <w:r>
              <w:t xml:space="preserve"> ult.usk.ac.id atau langsung melalui link google form :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77777777" w:rsidR="00DD23F7" w:rsidRDefault="00DD23F7" w:rsidP="00386FF7">
            <w:pPr>
              <w:spacing w:line="360" w:lineRule="auto"/>
            </w:pPr>
            <w:r>
              <w:t>Bagaimana cara membayar ukt untuk jalur smmptn barat, dan ukt nya apakah di bayar sekalian dengan IPI nya?</w:t>
            </w:r>
          </w:p>
        </w:tc>
        <w:tc>
          <w:tcPr>
            <w:tcW w:w="0" w:type="auto"/>
          </w:tcPr>
          <w:p w14:paraId="51F48EC5" w14:textId="77777777" w:rsidR="00DD23F7" w:rsidRDefault="00DD23F7" w:rsidP="00386FF7">
            <w:pPr>
              <w:spacing w:line="360" w:lineRule="auto"/>
            </w:pPr>
            <w:r>
              <w:t>Silahkan langsung bayar ke Bank, dan masalah IPI tidak boleh di cicil kecuali hanya fakultas k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77777777" w:rsidR="00DD23F7" w:rsidRDefault="00DD23F7" w:rsidP="00386FF7">
            <w:pPr>
              <w:spacing w:line="360" w:lineRule="auto"/>
            </w:pPr>
            <w:r>
              <w:t>Kapan jadwal sanggahan ukt bagi mahasiswa?</w:t>
            </w:r>
          </w:p>
        </w:tc>
        <w:tc>
          <w:tcPr>
            <w:tcW w:w="0" w:type="auto"/>
          </w:tcPr>
          <w:p w14:paraId="0ACF456A" w14:textId="77777777" w:rsidR="00DD23F7" w:rsidRDefault="00DD23F7" w:rsidP="00386FF7">
            <w:pPr>
              <w:spacing w:line="360" w:lineRule="auto"/>
            </w:pPr>
            <w:r>
              <w:t>Untuk data UKT yg sudah dibuat tidak bisa diubah kembali dan data UKT itu tidak menjadi masalah yg penting data KRS benar semua dan mengenai banding ukt nanti akan dibuka oleh bagian k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 xml:space="preserve">Bagaimana cara </w:t>
            </w:r>
            <w:r>
              <w:lastRenderedPageBreak/>
              <w:t>membuat Surat Keterangan Aktif Kuliah?</w:t>
            </w:r>
          </w:p>
        </w:tc>
        <w:tc>
          <w:tcPr>
            <w:tcW w:w="0" w:type="auto"/>
          </w:tcPr>
          <w:p w14:paraId="248EA8F5" w14:textId="77777777" w:rsidR="00DD23F7" w:rsidRDefault="00DD23F7" w:rsidP="00386FF7">
            <w:pPr>
              <w:spacing w:line="360" w:lineRule="auto"/>
            </w:pPr>
            <w:r>
              <w:lastRenderedPageBreak/>
              <w:t xml:space="preserve">Terkait masalah Surat keterangan Aktif Kuliah </w:t>
            </w:r>
            <w:r>
              <w:lastRenderedPageBreak/>
              <w:t>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lastRenderedPageBreak/>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77777777" w:rsidR="00DD23F7" w:rsidRDefault="00DD23F7" w:rsidP="00386FF7">
            <w:pPr>
              <w:spacing w:line="360" w:lineRule="auto"/>
            </w:pPr>
            <w:r>
              <w:t xml:space="preserve">Bagaimana cara mendaftar Bimbingan/Kelas </w:t>
            </w:r>
            <w:proofErr w:type="gramStart"/>
            <w:r>
              <w:t>TOEFL ?</w:t>
            </w:r>
            <w:proofErr w:type="gramEnd"/>
          </w:p>
        </w:tc>
        <w:tc>
          <w:tcPr>
            <w:tcW w:w="0" w:type="auto"/>
          </w:tcPr>
          <w:p w14:paraId="1CCA1C01" w14:textId="77777777" w:rsidR="00DD23F7" w:rsidRDefault="00DD23F7" w:rsidP="00386FF7">
            <w:pPr>
              <w:spacing w:line="360" w:lineRule="auto"/>
            </w:pPr>
            <w:r>
              <w:t xml:space="preserve">Silahkan CP ke WA Only UPT. Bahasa secara online di </w:t>
            </w:r>
            <w:proofErr w:type="gramStart"/>
            <w:r>
              <w:t>081375386018,Pelatihan</w:t>
            </w:r>
            <w:proofErr w:type="gramEnd"/>
            <w:r>
              <w:t xml:space="preserve">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77777777" w:rsidR="00DD23F7" w:rsidRDefault="00DD23F7" w:rsidP="00386FF7">
            <w:pPr>
              <w:spacing w:line="360" w:lineRule="auto"/>
            </w:pPr>
            <w:r>
              <w:t>Mahasiswa tidak bisa pindah Fakultas. Yang boleh pindah hanya Pro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Bagaimana cara Cetak KTM?</w:t>
            </w:r>
          </w:p>
        </w:tc>
        <w:tc>
          <w:tcPr>
            <w:tcW w:w="0" w:type="auto"/>
          </w:tcPr>
          <w:p w14:paraId="69FF78A7" w14:textId="77777777" w:rsidR="00DD23F7" w:rsidRDefault="00DD23F7" w:rsidP="00386FF7">
            <w:pPr>
              <w:spacing w:line="360" w:lineRule="auto"/>
            </w:pPr>
            <w:r>
              <w:t>KTM dapat dicetak di laman 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7777777" w:rsidR="00DD23F7" w:rsidRDefault="00DD23F7" w:rsidP="00386FF7">
            <w:pPr>
              <w:spacing w:line="360" w:lineRule="auto"/>
            </w:pPr>
            <w:r>
              <w:t>Kenapa uktb bisa sangat mahal?</w:t>
            </w:r>
          </w:p>
        </w:tc>
        <w:tc>
          <w:tcPr>
            <w:tcW w:w="0" w:type="auto"/>
          </w:tcPr>
          <w:p w14:paraId="3529B389" w14:textId="77777777" w:rsidR="00DD23F7" w:rsidRDefault="00DD23F7" w:rsidP="00386FF7">
            <w:pPr>
              <w:spacing w:line="360" w:lineRule="auto"/>
            </w:pPr>
            <w:r>
              <w:t xml:space="preserve">Sistem membaca apa yang Anda isi. Jika merasa keberatan, silahkan ikut peninjauan UKT. informasinya tersedia di </w:t>
            </w:r>
            <w:proofErr w:type="gramStart"/>
            <w:r>
              <w:t>laman :</w:t>
            </w:r>
            <w:proofErr w:type="gramEnd"/>
            <w:r>
              <w:t xml:space="preserve">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77777777" w:rsidR="00DD23F7" w:rsidRDefault="00DD23F7" w:rsidP="00386FF7">
            <w:pPr>
              <w:spacing w:line="360" w:lineRule="auto"/>
            </w:pPr>
            <w:r>
              <w:t xml:space="preserve">Bagaimana jika terlambat melakukan pembayaran Uang </w:t>
            </w:r>
            <w:proofErr w:type="gramStart"/>
            <w:r>
              <w:t>Kuliah ?</w:t>
            </w:r>
            <w:proofErr w:type="gramEnd"/>
          </w:p>
        </w:tc>
        <w:tc>
          <w:tcPr>
            <w:tcW w:w="0" w:type="auto"/>
          </w:tcPr>
          <w:p w14:paraId="69AFA772" w14:textId="77777777" w:rsidR="00DD23F7" w:rsidRDefault="00DD23F7" w:rsidP="00386FF7">
            <w:pPr>
              <w:spacing w:line="360" w:lineRule="auto"/>
            </w:pPr>
            <w:r>
              <w:t>Jika telat melakukan pembayaran UKT, Silahkan ke bagian a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77777777"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77777777" w:rsidR="00DD23F7" w:rsidRDefault="00DD23F7" w:rsidP="00386FF7">
            <w:pPr>
              <w:spacing w:line="360" w:lineRule="auto"/>
            </w:pPr>
            <w:r>
              <w:t xml:space="preserve">Terkait dengan pembuatan slip spp pengganti dapat membayar sebesar Rp </w:t>
            </w:r>
            <w:proofErr w:type="gramStart"/>
            <w:r>
              <w:t>18.000,-</w:t>
            </w:r>
            <w:proofErr w:type="gramEnd"/>
            <w:r>
              <w:t xml:space="preserve">. Berikut Kami lampirkan nomor rekening: Nama </w:t>
            </w:r>
            <w:proofErr w:type="gramStart"/>
            <w:r>
              <w:t>Bank :</w:t>
            </w:r>
            <w:proofErr w:type="gramEnd"/>
            <w:r>
              <w:t xml:space="preserve"> Bank Syariah Indonesia No. Rekening : 914-</w:t>
            </w:r>
            <w:r>
              <w:lastRenderedPageBreak/>
              <w:t>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EA142F">
      <w:pPr>
        <w:pStyle w:val="Caption"/>
        <w:spacing w:line="360" w:lineRule="auto"/>
        <w:jc w:val="left"/>
        <w:rPr>
          <w:lang w:val="en-US"/>
        </w:rPr>
      </w:pPr>
      <w:bookmarkStart w:id="146" w:name="_Ref175481486"/>
      <w:bookmarkStart w:id="147" w:name="_Toc175566605"/>
      <w:r>
        <w:lastRenderedPageBreak/>
        <w:t xml:space="preserve">Lampiran </w:t>
      </w:r>
      <w:r>
        <w:fldChar w:fldCharType="begin"/>
      </w:r>
      <w:r>
        <w:instrText xml:space="preserve"> SEQ Lampiran \* ARABIC </w:instrText>
      </w:r>
      <w:r>
        <w:fldChar w:fldCharType="separate"/>
      </w:r>
      <w:r>
        <w:rPr>
          <w:noProof/>
        </w:rPr>
        <w:t>2</w:t>
      </w:r>
      <w:r>
        <w:fldChar w:fldCharType="end"/>
      </w:r>
      <w:bookmarkEnd w:id="146"/>
      <w:r>
        <w:rPr>
          <w:lang w:val="en-US"/>
        </w:rPr>
        <w:t xml:space="preserve">. </w:t>
      </w:r>
      <w:r w:rsidR="001407A2">
        <w:rPr>
          <w:lang w:val="en-US"/>
        </w:rPr>
        <w:t>Sampel dataset pada metode RAG</w:t>
      </w:r>
      <w:bookmarkEnd w:id="147"/>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2"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3"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197B11B3" w:rsidR="00476FB6" w:rsidRPr="00476FB6" w:rsidRDefault="00476FB6" w:rsidP="00EA142F">
            <w:pPr>
              <w:spacing w:line="360" w:lineRule="auto"/>
              <w:rPr>
                <w:color w:val="000000"/>
              </w:rPr>
            </w:pPr>
            <w:r w:rsidRPr="00476FB6">
              <w:rPr>
                <w:color w:val="000000"/>
              </w:rPr>
              <w:t xml:space="preserve">Pemesanan Almamater USK untuk Mahasiswa Baru informasinya silakan untuk mengunjungi laman </w:t>
            </w:r>
            <w:hyperlink r:id="rId34" w:history="1">
              <w:r w:rsidR="002D1309" w:rsidRPr="00C07875">
                <w:rPr>
                  <w:rStyle w:val="Hyperlink"/>
                </w:rPr>
                <w:t>https://pakarmaru.usk.ac.id/</w:t>
              </w:r>
            </w:hyperlink>
            <w:r w:rsidR="002D1309">
              <w:rPr>
                <w:color w:val="000000"/>
              </w:rPr>
              <w:t xml:space="preserve"> </w:t>
            </w:r>
            <w:r w:rsidRPr="00476FB6">
              <w:rPr>
                <w:color w:val="000000"/>
              </w:rPr>
              <w:t>atau konsultasi ke ULT ya</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5"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6"/>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B6389" w14:textId="77777777" w:rsidR="003B4EF3" w:rsidRDefault="003B4EF3" w:rsidP="009574DC">
      <w:r>
        <w:separator/>
      </w:r>
    </w:p>
    <w:p w14:paraId="1286329F" w14:textId="77777777" w:rsidR="003B4EF3" w:rsidRDefault="003B4EF3" w:rsidP="009574DC"/>
    <w:p w14:paraId="4150CBEA" w14:textId="77777777" w:rsidR="003B4EF3" w:rsidRDefault="003B4EF3" w:rsidP="009574DC"/>
  </w:endnote>
  <w:endnote w:type="continuationSeparator" w:id="0">
    <w:p w14:paraId="7877FFD7" w14:textId="77777777" w:rsidR="003B4EF3" w:rsidRDefault="003B4EF3" w:rsidP="009574DC">
      <w:r>
        <w:continuationSeparator/>
      </w:r>
    </w:p>
    <w:p w14:paraId="2E9EE1FA" w14:textId="77777777" w:rsidR="003B4EF3" w:rsidRDefault="003B4EF3" w:rsidP="009574DC"/>
    <w:p w14:paraId="20500BDD" w14:textId="77777777" w:rsidR="003B4EF3" w:rsidRDefault="003B4EF3"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934B9" w14:textId="77777777" w:rsidR="003B4EF3" w:rsidRDefault="003B4EF3" w:rsidP="009574DC">
      <w:r>
        <w:separator/>
      </w:r>
    </w:p>
    <w:p w14:paraId="18D852DC" w14:textId="77777777" w:rsidR="003B4EF3" w:rsidRDefault="003B4EF3" w:rsidP="009574DC"/>
    <w:p w14:paraId="3DEF777F" w14:textId="77777777" w:rsidR="003B4EF3" w:rsidRDefault="003B4EF3" w:rsidP="009574DC"/>
  </w:footnote>
  <w:footnote w:type="continuationSeparator" w:id="0">
    <w:p w14:paraId="65519CE5" w14:textId="77777777" w:rsidR="003B4EF3" w:rsidRDefault="003B4EF3" w:rsidP="009574DC">
      <w:r>
        <w:continuationSeparator/>
      </w:r>
    </w:p>
    <w:p w14:paraId="06FCFC46" w14:textId="77777777" w:rsidR="003B4EF3" w:rsidRDefault="003B4EF3" w:rsidP="009574DC"/>
    <w:p w14:paraId="3266BF4E" w14:textId="77777777" w:rsidR="003B4EF3" w:rsidRDefault="003B4EF3"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2"/>
  </w:num>
  <w:num w:numId="2">
    <w:abstractNumId w:val="13"/>
  </w:num>
  <w:num w:numId="3">
    <w:abstractNumId w:val="9"/>
  </w:num>
  <w:num w:numId="4">
    <w:abstractNumId w:val="14"/>
  </w:num>
  <w:num w:numId="5">
    <w:abstractNumId w:val="18"/>
  </w:num>
  <w:num w:numId="6">
    <w:abstractNumId w:val="2"/>
  </w:num>
  <w:num w:numId="7">
    <w:abstractNumId w:val="15"/>
  </w:num>
  <w:num w:numId="8">
    <w:abstractNumId w:val="17"/>
  </w:num>
  <w:num w:numId="9">
    <w:abstractNumId w:val="20"/>
  </w:num>
  <w:num w:numId="10">
    <w:abstractNumId w:val="10"/>
  </w:num>
  <w:num w:numId="11">
    <w:abstractNumId w:val="19"/>
  </w:num>
  <w:num w:numId="12">
    <w:abstractNumId w:val="11"/>
  </w:num>
  <w:num w:numId="13">
    <w:abstractNumId w:val="1"/>
  </w:num>
  <w:num w:numId="14">
    <w:abstractNumId w:val="5"/>
  </w:num>
  <w:num w:numId="15">
    <w:abstractNumId w:val="8"/>
  </w:num>
  <w:num w:numId="16">
    <w:abstractNumId w:val="4"/>
  </w:num>
  <w:num w:numId="17">
    <w:abstractNumId w:val="0"/>
  </w:num>
  <w:num w:numId="18">
    <w:abstractNumId w:val="6"/>
  </w:num>
  <w:num w:numId="19">
    <w:abstractNumId w:val="7"/>
  </w:num>
  <w:num w:numId="20">
    <w:abstractNumId w:val="3"/>
  </w:num>
  <w:num w:numId="21">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4F6C"/>
    <w:rsid w:val="000051F5"/>
    <w:rsid w:val="00006828"/>
    <w:rsid w:val="000072EA"/>
    <w:rsid w:val="000076A3"/>
    <w:rsid w:val="000111C8"/>
    <w:rsid w:val="000113AD"/>
    <w:rsid w:val="00013BA3"/>
    <w:rsid w:val="00014529"/>
    <w:rsid w:val="00017842"/>
    <w:rsid w:val="00021539"/>
    <w:rsid w:val="00021CDC"/>
    <w:rsid w:val="00025A6A"/>
    <w:rsid w:val="00026251"/>
    <w:rsid w:val="00027314"/>
    <w:rsid w:val="00027F11"/>
    <w:rsid w:val="00030113"/>
    <w:rsid w:val="00031136"/>
    <w:rsid w:val="0003132A"/>
    <w:rsid w:val="00032C78"/>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5732"/>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07A2"/>
    <w:rsid w:val="00141564"/>
    <w:rsid w:val="00141D13"/>
    <w:rsid w:val="00142DDE"/>
    <w:rsid w:val="00143D07"/>
    <w:rsid w:val="0014569C"/>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0AA0"/>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A51"/>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389"/>
    <w:rsid w:val="001A6BBE"/>
    <w:rsid w:val="001B04A2"/>
    <w:rsid w:val="001B458D"/>
    <w:rsid w:val="001B4715"/>
    <w:rsid w:val="001B53AE"/>
    <w:rsid w:val="001B581F"/>
    <w:rsid w:val="001C249C"/>
    <w:rsid w:val="001C44FC"/>
    <w:rsid w:val="001C59B6"/>
    <w:rsid w:val="001C775D"/>
    <w:rsid w:val="001C7964"/>
    <w:rsid w:val="001D18B4"/>
    <w:rsid w:val="001D1B55"/>
    <w:rsid w:val="001D1BBE"/>
    <w:rsid w:val="001D2130"/>
    <w:rsid w:val="001D23E8"/>
    <w:rsid w:val="001D2527"/>
    <w:rsid w:val="001D2E03"/>
    <w:rsid w:val="001D4133"/>
    <w:rsid w:val="001D4389"/>
    <w:rsid w:val="001D5DA5"/>
    <w:rsid w:val="001D7F78"/>
    <w:rsid w:val="001D7F94"/>
    <w:rsid w:val="001E0172"/>
    <w:rsid w:val="001E0302"/>
    <w:rsid w:val="001E0BAD"/>
    <w:rsid w:val="001E1104"/>
    <w:rsid w:val="001E1BBD"/>
    <w:rsid w:val="001E3170"/>
    <w:rsid w:val="001E38E9"/>
    <w:rsid w:val="001E5596"/>
    <w:rsid w:val="001F0AFA"/>
    <w:rsid w:val="001F1095"/>
    <w:rsid w:val="001F2FDD"/>
    <w:rsid w:val="001F5570"/>
    <w:rsid w:val="001F60D5"/>
    <w:rsid w:val="001F675F"/>
    <w:rsid w:val="00200C1E"/>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20202"/>
    <w:rsid w:val="002205D6"/>
    <w:rsid w:val="00220785"/>
    <w:rsid w:val="0022099D"/>
    <w:rsid w:val="00220DE3"/>
    <w:rsid w:val="0022183D"/>
    <w:rsid w:val="00224854"/>
    <w:rsid w:val="00231FA6"/>
    <w:rsid w:val="00232325"/>
    <w:rsid w:val="00232413"/>
    <w:rsid w:val="00232537"/>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1CA6"/>
    <w:rsid w:val="0027276A"/>
    <w:rsid w:val="002731DA"/>
    <w:rsid w:val="00273B9C"/>
    <w:rsid w:val="00274460"/>
    <w:rsid w:val="002767AA"/>
    <w:rsid w:val="00276980"/>
    <w:rsid w:val="00277206"/>
    <w:rsid w:val="00281D34"/>
    <w:rsid w:val="002823A4"/>
    <w:rsid w:val="00283A00"/>
    <w:rsid w:val="00284FAF"/>
    <w:rsid w:val="00285632"/>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78E"/>
    <w:rsid w:val="002C0F7D"/>
    <w:rsid w:val="002C1296"/>
    <w:rsid w:val="002C3163"/>
    <w:rsid w:val="002C33CD"/>
    <w:rsid w:val="002C41DC"/>
    <w:rsid w:val="002C6B0C"/>
    <w:rsid w:val="002D0BC1"/>
    <w:rsid w:val="002D0EC6"/>
    <w:rsid w:val="002D1309"/>
    <w:rsid w:val="002D2B11"/>
    <w:rsid w:val="002D554C"/>
    <w:rsid w:val="002D6AAC"/>
    <w:rsid w:val="002D7EF5"/>
    <w:rsid w:val="002E2891"/>
    <w:rsid w:val="002E39B0"/>
    <w:rsid w:val="002E3DFB"/>
    <w:rsid w:val="002E5792"/>
    <w:rsid w:val="002E6761"/>
    <w:rsid w:val="002F0E16"/>
    <w:rsid w:val="002F3F06"/>
    <w:rsid w:val="002F5D73"/>
    <w:rsid w:val="002F6421"/>
    <w:rsid w:val="002F6BA5"/>
    <w:rsid w:val="002F7436"/>
    <w:rsid w:val="0030152D"/>
    <w:rsid w:val="00301985"/>
    <w:rsid w:val="00302F2F"/>
    <w:rsid w:val="00303274"/>
    <w:rsid w:val="00311AA5"/>
    <w:rsid w:val="00311D91"/>
    <w:rsid w:val="00311E3F"/>
    <w:rsid w:val="00311F95"/>
    <w:rsid w:val="003132B7"/>
    <w:rsid w:val="003134D3"/>
    <w:rsid w:val="00313821"/>
    <w:rsid w:val="00313F12"/>
    <w:rsid w:val="00315CC9"/>
    <w:rsid w:val="00315FEA"/>
    <w:rsid w:val="00316070"/>
    <w:rsid w:val="0031743E"/>
    <w:rsid w:val="0032072A"/>
    <w:rsid w:val="003225A9"/>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58E8"/>
    <w:rsid w:val="00360C4C"/>
    <w:rsid w:val="00362397"/>
    <w:rsid w:val="00363A73"/>
    <w:rsid w:val="00364FE7"/>
    <w:rsid w:val="00366A33"/>
    <w:rsid w:val="00366AED"/>
    <w:rsid w:val="00367CCB"/>
    <w:rsid w:val="00370853"/>
    <w:rsid w:val="00370899"/>
    <w:rsid w:val="00371A01"/>
    <w:rsid w:val="00372695"/>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5F2C"/>
    <w:rsid w:val="00396FB8"/>
    <w:rsid w:val="003A0135"/>
    <w:rsid w:val="003A14B9"/>
    <w:rsid w:val="003A25C9"/>
    <w:rsid w:val="003A29FC"/>
    <w:rsid w:val="003A2A26"/>
    <w:rsid w:val="003A3F27"/>
    <w:rsid w:val="003A40AD"/>
    <w:rsid w:val="003A5E69"/>
    <w:rsid w:val="003B4810"/>
    <w:rsid w:val="003B4EF3"/>
    <w:rsid w:val="003B56E4"/>
    <w:rsid w:val="003B5974"/>
    <w:rsid w:val="003B634B"/>
    <w:rsid w:val="003B63FE"/>
    <w:rsid w:val="003C0330"/>
    <w:rsid w:val="003C0971"/>
    <w:rsid w:val="003C0CD5"/>
    <w:rsid w:val="003C29BF"/>
    <w:rsid w:val="003C5917"/>
    <w:rsid w:val="003C7BA6"/>
    <w:rsid w:val="003C7DA9"/>
    <w:rsid w:val="003D0B3B"/>
    <w:rsid w:val="003D5614"/>
    <w:rsid w:val="003D5E3D"/>
    <w:rsid w:val="003D687A"/>
    <w:rsid w:val="003E09A0"/>
    <w:rsid w:val="003E129D"/>
    <w:rsid w:val="003E12E4"/>
    <w:rsid w:val="003E4154"/>
    <w:rsid w:val="003E57BE"/>
    <w:rsid w:val="003E597B"/>
    <w:rsid w:val="003E60CD"/>
    <w:rsid w:val="003E6206"/>
    <w:rsid w:val="003E6395"/>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262B"/>
    <w:rsid w:val="004330B2"/>
    <w:rsid w:val="00434227"/>
    <w:rsid w:val="00435097"/>
    <w:rsid w:val="0043607B"/>
    <w:rsid w:val="00436D87"/>
    <w:rsid w:val="004372CA"/>
    <w:rsid w:val="00437678"/>
    <w:rsid w:val="00437832"/>
    <w:rsid w:val="00442625"/>
    <w:rsid w:val="004426A1"/>
    <w:rsid w:val="00443460"/>
    <w:rsid w:val="00446ABA"/>
    <w:rsid w:val="00450DF0"/>
    <w:rsid w:val="00451ABE"/>
    <w:rsid w:val="00452329"/>
    <w:rsid w:val="004532A3"/>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2DAC"/>
    <w:rsid w:val="0047467B"/>
    <w:rsid w:val="00474EA6"/>
    <w:rsid w:val="00475EED"/>
    <w:rsid w:val="00476FB6"/>
    <w:rsid w:val="004806AB"/>
    <w:rsid w:val="0048417E"/>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164"/>
    <w:rsid w:val="004E1854"/>
    <w:rsid w:val="004E20A7"/>
    <w:rsid w:val="004E3AA1"/>
    <w:rsid w:val="004E3D36"/>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5DAC"/>
    <w:rsid w:val="00506332"/>
    <w:rsid w:val="00506866"/>
    <w:rsid w:val="005108E2"/>
    <w:rsid w:val="00511AF0"/>
    <w:rsid w:val="00511CA0"/>
    <w:rsid w:val="00512FF4"/>
    <w:rsid w:val="005157C5"/>
    <w:rsid w:val="00515C5C"/>
    <w:rsid w:val="00516A1B"/>
    <w:rsid w:val="0052206C"/>
    <w:rsid w:val="00522C4A"/>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31FD"/>
    <w:rsid w:val="0056464D"/>
    <w:rsid w:val="005668D7"/>
    <w:rsid w:val="005761A2"/>
    <w:rsid w:val="00576F6F"/>
    <w:rsid w:val="00580B86"/>
    <w:rsid w:val="005818B2"/>
    <w:rsid w:val="005838C7"/>
    <w:rsid w:val="00584711"/>
    <w:rsid w:val="00585CD5"/>
    <w:rsid w:val="00590188"/>
    <w:rsid w:val="00590674"/>
    <w:rsid w:val="0059096A"/>
    <w:rsid w:val="005925FA"/>
    <w:rsid w:val="005930DA"/>
    <w:rsid w:val="00593387"/>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1BF"/>
    <w:rsid w:val="005E4851"/>
    <w:rsid w:val="005E780D"/>
    <w:rsid w:val="005F38C2"/>
    <w:rsid w:val="005F6336"/>
    <w:rsid w:val="005F705F"/>
    <w:rsid w:val="00600353"/>
    <w:rsid w:val="00606A2B"/>
    <w:rsid w:val="00607DA5"/>
    <w:rsid w:val="0061103F"/>
    <w:rsid w:val="00611541"/>
    <w:rsid w:val="006122C2"/>
    <w:rsid w:val="00612535"/>
    <w:rsid w:val="00614195"/>
    <w:rsid w:val="0061420B"/>
    <w:rsid w:val="00614822"/>
    <w:rsid w:val="006159D1"/>
    <w:rsid w:val="00617F7E"/>
    <w:rsid w:val="006202D7"/>
    <w:rsid w:val="00622833"/>
    <w:rsid w:val="00623C37"/>
    <w:rsid w:val="0062422E"/>
    <w:rsid w:val="00624A09"/>
    <w:rsid w:val="00624CB9"/>
    <w:rsid w:val="006253AF"/>
    <w:rsid w:val="00625B8A"/>
    <w:rsid w:val="00627523"/>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66B83"/>
    <w:rsid w:val="006704F3"/>
    <w:rsid w:val="00671AFC"/>
    <w:rsid w:val="00673792"/>
    <w:rsid w:val="0067389B"/>
    <w:rsid w:val="00675E50"/>
    <w:rsid w:val="006769E1"/>
    <w:rsid w:val="00677556"/>
    <w:rsid w:val="006821A5"/>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B7F22"/>
    <w:rsid w:val="006C0590"/>
    <w:rsid w:val="006C1062"/>
    <w:rsid w:val="006C1241"/>
    <w:rsid w:val="006C1AD2"/>
    <w:rsid w:val="006C2E85"/>
    <w:rsid w:val="006C3F9A"/>
    <w:rsid w:val="006C5319"/>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E4C"/>
    <w:rsid w:val="00733EE6"/>
    <w:rsid w:val="00734998"/>
    <w:rsid w:val="0073511B"/>
    <w:rsid w:val="00735222"/>
    <w:rsid w:val="00736924"/>
    <w:rsid w:val="00736DDA"/>
    <w:rsid w:val="00740C97"/>
    <w:rsid w:val="007417B8"/>
    <w:rsid w:val="00741E0D"/>
    <w:rsid w:val="00743101"/>
    <w:rsid w:val="00745106"/>
    <w:rsid w:val="0074570F"/>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93730"/>
    <w:rsid w:val="00793CF2"/>
    <w:rsid w:val="0079402D"/>
    <w:rsid w:val="0079487E"/>
    <w:rsid w:val="00794E49"/>
    <w:rsid w:val="00795824"/>
    <w:rsid w:val="00796152"/>
    <w:rsid w:val="00797626"/>
    <w:rsid w:val="00797794"/>
    <w:rsid w:val="00797ECD"/>
    <w:rsid w:val="007A13B3"/>
    <w:rsid w:val="007A1F81"/>
    <w:rsid w:val="007A38BE"/>
    <w:rsid w:val="007A4526"/>
    <w:rsid w:val="007A6D0B"/>
    <w:rsid w:val="007A6E8E"/>
    <w:rsid w:val="007A7C47"/>
    <w:rsid w:val="007A7E39"/>
    <w:rsid w:val="007B2F27"/>
    <w:rsid w:val="007B35D9"/>
    <w:rsid w:val="007B39C0"/>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4BEE"/>
    <w:rsid w:val="007E5040"/>
    <w:rsid w:val="007E5CFA"/>
    <w:rsid w:val="007E5D5D"/>
    <w:rsid w:val="007E5E9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7352"/>
    <w:rsid w:val="0080778A"/>
    <w:rsid w:val="008104B6"/>
    <w:rsid w:val="00810FA0"/>
    <w:rsid w:val="0081151A"/>
    <w:rsid w:val="00812ACF"/>
    <w:rsid w:val="00812CCC"/>
    <w:rsid w:val="008138A8"/>
    <w:rsid w:val="00814730"/>
    <w:rsid w:val="008155D9"/>
    <w:rsid w:val="00815A63"/>
    <w:rsid w:val="00816CBB"/>
    <w:rsid w:val="00820BED"/>
    <w:rsid w:val="00824145"/>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4663E"/>
    <w:rsid w:val="0085084D"/>
    <w:rsid w:val="00853981"/>
    <w:rsid w:val="00854554"/>
    <w:rsid w:val="008561AC"/>
    <w:rsid w:val="00856AC9"/>
    <w:rsid w:val="00857048"/>
    <w:rsid w:val="00857CFB"/>
    <w:rsid w:val="0086019E"/>
    <w:rsid w:val="00860630"/>
    <w:rsid w:val="00861996"/>
    <w:rsid w:val="00861C21"/>
    <w:rsid w:val="00862B60"/>
    <w:rsid w:val="00864255"/>
    <w:rsid w:val="0086673A"/>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6E6F"/>
    <w:rsid w:val="00897874"/>
    <w:rsid w:val="008A08DF"/>
    <w:rsid w:val="008A0C24"/>
    <w:rsid w:val="008A2620"/>
    <w:rsid w:val="008A355A"/>
    <w:rsid w:val="008A3C15"/>
    <w:rsid w:val="008A49D1"/>
    <w:rsid w:val="008A6392"/>
    <w:rsid w:val="008B0972"/>
    <w:rsid w:val="008B0E2C"/>
    <w:rsid w:val="008B1D1A"/>
    <w:rsid w:val="008B211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8BA"/>
    <w:rsid w:val="008E5D83"/>
    <w:rsid w:val="008E5F2E"/>
    <w:rsid w:val="008E6012"/>
    <w:rsid w:val="008F0287"/>
    <w:rsid w:val="008F1B32"/>
    <w:rsid w:val="008F263C"/>
    <w:rsid w:val="008F393C"/>
    <w:rsid w:val="008F3E38"/>
    <w:rsid w:val="008F6874"/>
    <w:rsid w:val="008F76F1"/>
    <w:rsid w:val="00900334"/>
    <w:rsid w:val="00900A4F"/>
    <w:rsid w:val="00902611"/>
    <w:rsid w:val="00910D8C"/>
    <w:rsid w:val="00912D5E"/>
    <w:rsid w:val="00913FFA"/>
    <w:rsid w:val="00914CA7"/>
    <w:rsid w:val="00914F59"/>
    <w:rsid w:val="00916145"/>
    <w:rsid w:val="00916811"/>
    <w:rsid w:val="0091697D"/>
    <w:rsid w:val="0091715F"/>
    <w:rsid w:val="009176D2"/>
    <w:rsid w:val="009176EC"/>
    <w:rsid w:val="00920A97"/>
    <w:rsid w:val="0092138C"/>
    <w:rsid w:val="00923F89"/>
    <w:rsid w:val="00925E90"/>
    <w:rsid w:val="00926E5F"/>
    <w:rsid w:val="00927827"/>
    <w:rsid w:val="00927A14"/>
    <w:rsid w:val="009318EE"/>
    <w:rsid w:val="00931A87"/>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5133"/>
    <w:rsid w:val="009D43B0"/>
    <w:rsid w:val="009D5961"/>
    <w:rsid w:val="009D5DB3"/>
    <w:rsid w:val="009D6083"/>
    <w:rsid w:val="009E2E4C"/>
    <w:rsid w:val="009E4F35"/>
    <w:rsid w:val="009E5229"/>
    <w:rsid w:val="009E5EE7"/>
    <w:rsid w:val="009E7E2E"/>
    <w:rsid w:val="009F10F5"/>
    <w:rsid w:val="009F2CED"/>
    <w:rsid w:val="009F3503"/>
    <w:rsid w:val="009F5B4E"/>
    <w:rsid w:val="009F765F"/>
    <w:rsid w:val="00A00CD4"/>
    <w:rsid w:val="00A01C79"/>
    <w:rsid w:val="00A0434E"/>
    <w:rsid w:val="00A059B8"/>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10C1"/>
    <w:rsid w:val="00AC1B84"/>
    <w:rsid w:val="00AC2589"/>
    <w:rsid w:val="00AC30C7"/>
    <w:rsid w:val="00AC376C"/>
    <w:rsid w:val="00AC3851"/>
    <w:rsid w:val="00AC4305"/>
    <w:rsid w:val="00AC4D07"/>
    <w:rsid w:val="00AC6A46"/>
    <w:rsid w:val="00AC6B02"/>
    <w:rsid w:val="00AC6CCA"/>
    <w:rsid w:val="00AC761F"/>
    <w:rsid w:val="00AD0BAB"/>
    <w:rsid w:val="00AD16AA"/>
    <w:rsid w:val="00AD3185"/>
    <w:rsid w:val="00AD3632"/>
    <w:rsid w:val="00AD4388"/>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EA6"/>
    <w:rsid w:val="00AF0B17"/>
    <w:rsid w:val="00AF0EBD"/>
    <w:rsid w:val="00AF1D98"/>
    <w:rsid w:val="00AF1DFC"/>
    <w:rsid w:val="00AF211D"/>
    <w:rsid w:val="00AF3862"/>
    <w:rsid w:val="00AF3A78"/>
    <w:rsid w:val="00AF43B1"/>
    <w:rsid w:val="00AF49BC"/>
    <w:rsid w:val="00AF6413"/>
    <w:rsid w:val="00B003F2"/>
    <w:rsid w:val="00B04AC6"/>
    <w:rsid w:val="00B05CBF"/>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35A"/>
    <w:rsid w:val="00B419B8"/>
    <w:rsid w:val="00B42E95"/>
    <w:rsid w:val="00B42F95"/>
    <w:rsid w:val="00B43010"/>
    <w:rsid w:val="00B4363F"/>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748"/>
    <w:rsid w:val="00B83B49"/>
    <w:rsid w:val="00B84A79"/>
    <w:rsid w:val="00B85828"/>
    <w:rsid w:val="00B85CB5"/>
    <w:rsid w:val="00B85D40"/>
    <w:rsid w:val="00B86A3A"/>
    <w:rsid w:val="00B87474"/>
    <w:rsid w:val="00B94A6E"/>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2CB6"/>
    <w:rsid w:val="00BD38E9"/>
    <w:rsid w:val="00BD4DE4"/>
    <w:rsid w:val="00BD6AB3"/>
    <w:rsid w:val="00BE0632"/>
    <w:rsid w:val="00BE2313"/>
    <w:rsid w:val="00BE3362"/>
    <w:rsid w:val="00BE5237"/>
    <w:rsid w:val="00BE57B5"/>
    <w:rsid w:val="00BE5CD7"/>
    <w:rsid w:val="00BF0BB8"/>
    <w:rsid w:val="00BF0EE1"/>
    <w:rsid w:val="00BF406E"/>
    <w:rsid w:val="00BF6739"/>
    <w:rsid w:val="00C0083F"/>
    <w:rsid w:val="00C05A48"/>
    <w:rsid w:val="00C07931"/>
    <w:rsid w:val="00C10ECC"/>
    <w:rsid w:val="00C111CB"/>
    <w:rsid w:val="00C11D3E"/>
    <w:rsid w:val="00C125FF"/>
    <w:rsid w:val="00C13EA9"/>
    <w:rsid w:val="00C14D87"/>
    <w:rsid w:val="00C15D40"/>
    <w:rsid w:val="00C15E08"/>
    <w:rsid w:val="00C1678D"/>
    <w:rsid w:val="00C167A3"/>
    <w:rsid w:val="00C17E64"/>
    <w:rsid w:val="00C20336"/>
    <w:rsid w:val="00C2034A"/>
    <w:rsid w:val="00C20E7B"/>
    <w:rsid w:val="00C216FA"/>
    <w:rsid w:val="00C21BF6"/>
    <w:rsid w:val="00C225F2"/>
    <w:rsid w:val="00C2496B"/>
    <w:rsid w:val="00C2515C"/>
    <w:rsid w:val="00C25AB9"/>
    <w:rsid w:val="00C25F3B"/>
    <w:rsid w:val="00C26558"/>
    <w:rsid w:val="00C2756E"/>
    <w:rsid w:val="00C311D5"/>
    <w:rsid w:val="00C31863"/>
    <w:rsid w:val="00C32968"/>
    <w:rsid w:val="00C35075"/>
    <w:rsid w:val="00C3575E"/>
    <w:rsid w:val="00C35833"/>
    <w:rsid w:val="00C36093"/>
    <w:rsid w:val="00C40771"/>
    <w:rsid w:val="00C42385"/>
    <w:rsid w:val="00C43640"/>
    <w:rsid w:val="00C43E10"/>
    <w:rsid w:val="00C44FC4"/>
    <w:rsid w:val="00C475E5"/>
    <w:rsid w:val="00C5083E"/>
    <w:rsid w:val="00C511B1"/>
    <w:rsid w:val="00C5166B"/>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0363"/>
    <w:rsid w:val="00C8228F"/>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7A5E"/>
    <w:rsid w:val="00CA7BE3"/>
    <w:rsid w:val="00CB1A66"/>
    <w:rsid w:val="00CB26B4"/>
    <w:rsid w:val="00CB3762"/>
    <w:rsid w:val="00CB769B"/>
    <w:rsid w:val="00CC2105"/>
    <w:rsid w:val="00CC259E"/>
    <w:rsid w:val="00CC3218"/>
    <w:rsid w:val="00CC3232"/>
    <w:rsid w:val="00CC3707"/>
    <w:rsid w:val="00CC3B38"/>
    <w:rsid w:val="00CC3E92"/>
    <w:rsid w:val="00CC3F90"/>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2BF0"/>
    <w:rsid w:val="00CF41F4"/>
    <w:rsid w:val="00CF5467"/>
    <w:rsid w:val="00CF5829"/>
    <w:rsid w:val="00D0123D"/>
    <w:rsid w:val="00D0166A"/>
    <w:rsid w:val="00D01F84"/>
    <w:rsid w:val="00D02CEB"/>
    <w:rsid w:val="00D02CF1"/>
    <w:rsid w:val="00D03E7F"/>
    <w:rsid w:val="00D070EC"/>
    <w:rsid w:val="00D105BA"/>
    <w:rsid w:val="00D10DFA"/>
    <w:rsid w:val="00D13881"/>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824CE"/>
    <w:rsid w:val="00D8441F"/>
    <w:rsid w:val="00D844C8"/>
    <w:rsid w:val="00D84FE1"/>
    <w:rsid w:val="00D87063"/>
    <w:rsid w:val="00D872AE"/>
    <w:rsid w:val="00D91C3E"/>
    <w:rsid w:val="00D92605"/>
    <w:rsid w:val="00D9416B"/>
    <w:rsid w:val="00D9488A"/>
    <w:rsid w:val="00D94AE0"/>
    <w:rsid w:val="00D94F40"/>
    <w:rsid w:val="00D96421"/>
    <w:rsid w:val="00D974B8"/>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11F9"/>
    <w:rsid w:val="00DD1A4E"/>
    <w:rsid w:val="00DD23F7"/>
    <w:rsid w:val="00DD5C7A"/>
    <w:rsid w:val="00DD6010"/>
    <w:rsid w:val="00DD6A9C"/>
    <w:rsid w:val="00DD7CAA"/>
    <w:rsid w:val="00DD7F5D"/>
    <w:rsid w:val="00DE24F2"/>
    <w:rsid w:val="00DE7F06"/>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87"/>
    <w:rsid w:val="00E221E0"/>
    <w:rsid w:val="00E23EF2"/>
    <w:rsid w:val="00E2434E"/>
    <w:rsid w:val="00E24F72"/>
    <w:rsid w:val="00E30756"/>
    <w:rsid w:val="00E30B55"/>
    <w:rsid w:val="00E30BEC"/>
    <w:rsid w:val="00E3156A"/>
    <w:rsid w:val="00E32041"/>
    <w:rsid w:val="00E327A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278"/>
    <w:rsid w:val="00E61E0E"/>
    <w:rsid w:val="00E62267"/>
    <w:rsid w:val="00E63459"/>
    <w:rsid w:val="00E64192"/>
    <w:rsid w:val="00E658FD"/>
    <w:rsid w:val="00E664B3"/>
    <w:rsid w:val="00E67B45"/>
    <w:rsid w:val="00E67D73"/>
    <w:rsid w:val="00E703F8"/>
    <w:rsid w:val="00E70B1F"/>
    <w:rsid w:val="00E70F54"/>
    <w:rsid w:val="00E711F8"/>
    <w:rsid w:val="00E71444"/>
    <w:rsid w:val="00E7319E"/>
    <w:rsid w:val="00E732D4"/>
    <w:rsid w:val="00E73896"/>
    <w:rsid w:val="00E73A19"/>
    <w:rsid w:val="00E73A63"/>
    <w:rsid w:val="00E75D5A"/>
    <w:rsid w:val="00E75E11"/>
    <w:rsid w:val="00E81675"/>
    <w:rsid w:val="00E81D5A"/>
    <w:rsid w:val="00E82863"/>
    <w:rsid w:val="00E83D09"/>
    <w:rsid w:val="00E86A98"/>
    <w:rsid w:val="00E90B29"/>
    <w:rsid w:val="00E926E9"/>
    <w:rsid w:val="00E939CA"/>
    <w:rsid w:val="00E96F4A"/>
    <w:rsid w:val="00EA04CC"/>
    <w:rsid w:val="00EA142F"/>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46900"/>
    <w:rsid w:val="00F50FA1"/>
    <w:rsid w:val="00F517C7"/>
    <w:rsid w:val="00F527EC"/>
    <w:rsid w:val="00F53E18"/>
    <w:rsid w:val="00F54B07"/>
    <w:rsid w:val="00F55E06"/>
    <w:rsid w:val="00F569AE"/>
    <w:rsid w:val="00F610E7"/>
    <w:rsid w:val="00F64043"/>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4E39"/>
    <w:rsid w:val="00F86C4E"/>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9CC"/>
    <w:rsid w:val="00FC6D36"/>
    <w:rsid w:val="00FC75A9"/>
    <w:rsid w:val="00FC7B5E"/>
    <w:rsid w:val="00FD0788"/>
    <w:rsid w:val="00FD1487"/>
    <w:rsid w:val="00FE0465"/>
    <w:rsid w:val="00FE0AD8"/>
    <w:rsid w:val="00FE0B67"/>
    <w:rsid w:val="00FE0FC0"/>
    <w:rsid w:val="00FE20CE"/>
    <w:rsid w:val="00FE2284"/>
    <w:rsid w:val="00FE2A8B"/>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hyperlink" Target="https://pakarmaru.usk.ac.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usk.ac.id/download/uktb-mahasiswa-s1-jalur-snbp-snbt-dan-mandiri-usk-202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berkas-akademik.usk.ac.id/"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forms.gle/Xq6ThdgQNhWYhbat8"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usk.ac.id/download/kalender-akadem%20ik-2023-2024/" TargetMode="External"/><Relationship Id="rId35" Type="http://schemas.openxmlformats.org/officeDocument/2006/relationships/hyperlink" Target="mailto:persuratan@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9</TotalTime>
  <Pages>1</Pages>
  <Words>55544</Words>
  <Characters>316606</Characters>
  <Application>Microsoft Office Word</Application>
  <DocSecurity>0</DocSecurity>
  <Lines>2638</Lines>
  <Paragraphs>742</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14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491</cp:revision>
  <cp:lastPrinted>2024-08-20T06:17:00Z</cp:lastPrinted>
  <dcterms:created xsi:type="dcterms:W3CDTF">2018-07-26T02:47:00Z</dcterms:created>
  <dcterms:modified xsi:type="dcterms:W3CDTF">2024-08-26T05: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